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018DE" w14:textId="77777777" w:rsidR="0037699D" w:rsidRPr="00341550" w:rsidRDefault="0037699D" w:rsidP="00341550">
      <w:pPr>
        <w:pStyle w:val="ad"/>
      </w:pPr>
      <w:commentRangeStart w:id="0"/>
      <w:r w:rsidRPr="00341550">
        <w:t>Spatiotemporal patterns and</w:t>
      </w:r>
      <w:r w:rsidRPr="00341550">
        <w:rPr>
          <w:rFonts w:hint="eastAsia"/>
        </w:rPr>
        <w:t xml:space="preserve"> </w:t>
      </w:r>
      <w:r w:rsidRPr="00341550">
        <w:t>environmental drivers of macrofauna and sediment community oxygen consumption of the Gaoping Continental Shelf off southern Taiwan</w:t>
      </w:r>
      <w:commentRangeEnd w:id="0"/>
      <w:r w:rsidR="00991FAB" w:rsidRPr="00341550">
        <w:rPr>
          <w:rStyle w:val="a4"/>
          <w:sz w:val="24"/>
          <w:szCs w:val="24"/>
        </w:rPr>
        <w:commentReference w:id="0"/>
      </w:r>
    </w:p>
    <w:p w14:paraId="6566BF55" w14:textId="778BC6B8" w:rsidR="0037699D" w:rsidRPr="00AD42AC" w:rsidRDefault="0037699D" w:rsidP="00341550">
      <w:pPr>
        <w:pStyle w:val="ad"/>
      </w:pPr>
      <w:r w:rsidRPr="00AD42AC">
        <w:t>Authors: Yen-Ting Chen</w:t>
      </w:r>
      <w:r w:rsidR="0019104F" w:rsidRPr="00AD42AC">
        <w:rPr>
          <w:vertAlign w:val="superscript"/>
        </w:rPr>
        <w:t>a,b</w:t>
      </w:r>
      <w:r w:rsidRPr="00AD42AC">
        <w:t xml:space="preserve"> (</w:t>
      </w:r>
      <w:r w:rsidRPr="00AD42AC">
        <w:rPr>
          <w:rFonts w:hint="eastAsia"/>
        </w:rPr>
        <w:t>陳彥廷</w:t>
      </w:r>
      <w:r w:rsidRPr="00AD42AC">
        <w:t>), Chih-Lin Wei</w:t>
      </w:r>
      <w:r w:rsidR="0019104F" w:rsidRPr="00AD42AC">
        <w:rPr>
          <w:rFonts w:hint="eastAsia"/>
          <w:vertAlign w:val="superscript"/>
        </w:rPr>
        <w:t>a</w:t>
      </w:r>
      <w:r w:rsidR="00C072F9" w:rsidRPr="00AD42AC">
        <w:rPr>
          <w:vertAlign w:val="superscript"/>
        </w:rPr>
        <w:t>,</w:t>
      </w:r>
      <w:r w:rsidR="0019104F" w:rsidRPr="00AD42AC">
        <w:rPr>
          <w:vertAlign w:val="superscript"/>
        </w:rPr>
        <w:t>*</w:t>
      </w:r>
      <w:r w:rsidRPr="00AD42AC">
        <w:rPr>
          <w:rFonts w:hint="eastAsia"/>
        </w:rPr>
        <w:t>(</w:t>
      </w:r>
      <w:r w:rsidR="0019104F" w:rsidRPr="00AD42AC">
        <w:rPr>
          <w:rFonts w:hint="eastAsia"/>
        </w:rPr>
        <w:t>魏志潾</w:t>
      </w:r>
      <w:r w:rsidRPr="00AD42AC">
        <w:rPr>
          <w:rFonts w:hint="eastAsia"/>
        </w:rPr>
        <w:t>)</w:t>
      </w:r>
    </w:p>
    <w:p w14:paraId="31C7130B" w14:textId="77777777" w:rsidR="0037699D" w:rsidRPr="00AD42AC" w:rsidRDefault="0019104F" w:rsidP="00341550">
      <w:pPr>
        <w:pStyle w:val="ad"/>
      </w:pPr>
      <w:r w:rsidRPr="00135B6B">
        <w:rPr>
          <w:vertAlign w:val="superscript"/>
        </w:rPr>
        <w:t>a</w:t>
      </w:r>
      <w:r w:rsidRPr="00AD42AC">
        <w:t xml:space="preserve"> </w:t>
      </w:r>
      <w:r w:rsidR="0037699D" w:rsidRPr="00AD42AC">
        <w:t xml:space="preserve">Institute of Oceanography, National Taiwan University, </w:t>
      </w:r>
      <w:r w:rsidRPr="00AD42AC">
        <w:t>No.1, Sec. 4, Roosevelt Road, Taipei, 106319 Taiwan</w:t>
      </w:r>
    </w:p>
    <w:p w14:paraId="3D326DCE" w14:textId="77777777" w:rsidR="0037699D" w:rsidRPr="00341550" w:rsidRDefault="0019104F" w:rsidP="00341550">
      <w:pPr>
        <w:pStyle w:val="ad"/>
        <w:rPr>
          <w:lang w:val="da-DK"/>
        </w:rPr>
      </w:pPr>
      <w:r w:rsidRPr="00341550">
        <w:rPr>
          <w:vertAlign w:val="superscript"/>
          <w:lang w:val="da-DK"/>
        </w:rPr>
        <w:t>b</w:t>
      </w:r>
      <w:r w:rsidRPr="00341550">
        <w:rPr>
          <w:lang w:val="da-DK"/>
        </w:rPr>
        <w:t xml:space="preserve"> </w:t>
      </w:r>
      <w:r w:rsidR="0037699D" w:rsidRPr="00341550">
        <w:rPr>
          <w:lang w:val="da-DK"/>
        </w:rPr>
        <w:t xml:space="preserve">Syddansk Universitet, </w:t>
      </w:r>
      <w:r w:rsidRPr="00341550">
        <w:rPr>
          <w:lang w:val="da-DK"/>
        </w:rPr>
        <w:t xml:space="preserve">Campusvej 55, DK-5230, Odense M, </w:t>
      </w:r>
      <w:r w:rsidR="0037699D" w:rsidRPr="00341550">
        <w:rPr>
          <w:lang w:val="da-DK"/>
        </w:rPr>
        <w:t>Denmark</w:t>
      </w:r>
    </w:p>
    <w:p w14:paraId="52AB4563" w14:textId="36944C2C" w:rsidR="0019104F" w:rsidRPr="00AD42AC" w:rsidRDefault="0019104F" w:rsidP="00341550">
      <w:pPr>
        <w:pStyle w:val="ad"/>
      </w:pPr>
      <w:r w:rsidRPr="00AD42AC">
        <w:t xml:space="preserve">* </w:t>
      </w:r>
      <w:r w:rsidR="00C072F9" w:rsidRPr="00AD42AC">
        <w:t>E-mail address</w:t>
      </w:r>
      <w:r w:rsidRPr="00AD42AC">
        <w:t xml:space="preserve">: </w:t>
      </w:r>
      <w:hyperlink r:id="rId11" w:history="1">
        <w:r w:rsidR="00C072F9" w:rsidRPr="00AD42AC">
          <w:rPr>
            <w:rStyle w:val="ab"/>
            <w:color w:val="auto"/>
            <w:u w:val="none"/>
          </w:rPr>
          <w:t>clwei@ntu.edu.tw</w:t>
        </w:r>
      </w:hyperlink>
      <w:r w:rsidR="00C072F9" w:rsidRPr="00AD42AC">
        <w:t xml:space="preserve"> (</w:t>
      </w:r>
      <w:r w:rsidRPr="00AD42AC">
        <w:t>C</w:t>
      </w:r>
      <w:r w:rsidR="00C072F9" w:rsidRPr="00AD42AC">
        <w:t>.</w:t>
      </w:r>
      <w:r w:rsidRPr="00AD42AC">
        <w:t>-L</w:t>
      </w:r>
      <w:r w:rsidR="00C072F9" w:rsidRPr="00AD42AC">
        <w:t>.</w:t>
      </w:r>
      <w:r w:rsidRPr="00AD42AC">
        <w:t xml:space="preserve"> Wei</w:t>
      </w:r>
      <w:r w:rsidR="00C072F9" w:rsidRPr="00AD42AC">
        <w:t>)</w:t>
      </w:r>
    </w:p>
    <w:p w14:paraId="0C0F4EAA" w14:textId="31AC96B9" w:rsidR="00304E05" w:rsidRDefault="00304E05" w:rsidP="00341550">
      <w:pPr>
        <w:pStyle w:val="ad"/>
      </w:pPr>
      <w:r>
        <w:rPr>
          <w:rFonts w:hint="eastAsia"/>
        </w:rPr>
        <w:t>A</w:t>
      </w:r>
      <w:r>
        <w:t>bstract</w:t>
      </w:r>
    </w:p>
    <w:p w14:paraId="451F0954" w14:textId="34DD9372" w:rsidR="00304E05" w:rsidRDefault="00304E05" w:rsidP="00341550">
      <w:pPr>
        <w:pStyle w:val="ad"/>
      </w:pPr>
      <w:r>
        <w:t>Keywords: Authors must provide 4 to 6 keywords plus regional index terms. At least four of the subject keywords should be selected from the Aquatic Science &amp; Fisheries Thesaurus.</w:t>
      </w:r>
    </w:p>
    <w:p w14:paraId="16F13B26" w14:textId="45EDC646" w:rsidR="00304E05" w:rsidRDefault="00EA014F" w:rsidP="00341550">
      <w:pPr>
        <w:pStyle w:val="ad"/>
      </w:pPr>
      <w:r>
        <w:t xml:space="preserve">Proposed keywords: </w:t>
      </w:r>
      <w:r w:rsidR="00830B30">
        <w:t xml:space="preserve">River-influenced oceanic margins, </w:t>
      </w:r>
      <w:r>
        <w:t>continental shelf, macrofauna, oxygen consumption</w:t>
      </w:r>
    </w:p>
    <w:p w14:paraId="0F91C0BB" w14:textId="225A5937" w:rsidR="0037699D" w:rsidRPr="00952BC5" w:rsidRDefault="0037699D" w:rsidP="00FF054F">
      <w:pPr>
        <w:pStyle w:val="Title1"/>
        <w:numPr>
          <w:ilvl w:val="0"/>
          <w:numId w:val="14"/>
        </w:numPr>
      </w:pPr>
      <w:r w:rsidRPr="00952BC5">
        <w:t>Introduction</w:t>
      </w:r>
    </w:p>
    <w:p w14:paraId="1C5B6E80" w14:textId="121FBB30" w:rsidR="00952BC5" w:rsidRDefault="00952BC5" w:rsidP="00577380">
      <w:pPr>
        <w:pStyle w:val="a3"/>
        <w:numPr>
          <w:ilvl w:val="0"/>
          <w:numId w:val="2"/>
        </w:numPr>
      </w:pPr>
      <w:r>
        <w:t>Background</w:t>
      </w:r>
    </w:p>
    <w:p w14:paraId="665CD6D5" w14:textId="28BD8D24" w:rsidR="00B02C31" w:rsidRDefault="00B02C31" w:rsidP="00577380">
      <w:pPr>
        <w:pStyle w:val="a3"/>
        <w:numPr>
          <w:ilvl w:val="1"/>
          <w:numId w:val="2"/>
        </w:numPr>
      </w:pPr>
      <w:r>
        <w:t>River-influenced oceanic margins (RiOMar)</w:t>
      </w:r>
    </w:p>
    <w:p w14:paraId="0ADC6B8F" w14:textId="1BA7A1DF" w:rsidR="00B02C31" w:rsidRDefault="00875BC5" w:rsidP="00577380">
      <w:pPr>
        <w:pStyle w:val="a3"/>
        <w:numPr>
          <w:ilvl w:val="1"/>
          <w:numId w:val="2"/>
        </w:numPr>
      </w:pPr>
      <w:r>
        <w:t>Data</w:t>
      </w:r>
      <w:r w:rsidR="00B02C31">
        <w:t xml:space="preserve"> (thesis</w:t>
      </w:r>
      <w:r w:rsidR="009D7647">
        <w:t xml:space="preserve"> first paragraph</w:t>
      </w:r>
      <w:r w:rsidR="00B02C31">
        <w:t>)</w:t>
      </w:r>
    </w:p>
    <w:p w14:paraId="7103205D" w14:textId="39629050" w:rsidR="00B02C31" w:rsidRPr="00B02C31" w:rsidRDefault="00B02C31" w:rsidP="00577380">
      <w:pPr>
        <w:pStyle w:val="a3"/>
        <w:numPr>
          <w:ilvl w:val="1"/>
          <w:numId w:val="2"/>
        </w:numPr>
      </w:pPr>
      <w:r>
        <w:t>Role of sediment metazoans</w:t>
      </w:r>
    </w:p>
    <w:p w14:paraId="774765C3" w14:textId="49DE4FD9" w:rsidR="00952BC5" w:rsidRDefault="00952BC5" w:rsidP="00577380">
      <w:pPr>
        <w:pStyle w:val="a3"/>
        <w:numPr>
          <w:ilvl w:val="0"/>
          <w:numId w:val="2"/>
        </w:numPr>
      </w:pPr>
      <w:r>
        <w:t>Theories and previous studies</w:t>
      </w:r>
    </w:p>
    <w:p w14:paraId="70AA1737" w14:textId="03D1CA72" w:rsidR="004C51C3" w:rsidRDefault="004C51C3" w:rsidP="00577380">
      <w:pPr>
        <w:pStyle w:val="a3"/>
        <w:numPr>
          <w:ilvl w:val="1"/>
          <w:numId w:val="2"/>
        </w:numPr>
      </w:pPr>
      <w:r>
        <w:t xml:space="preserve">Rhoads (1985) proposed that the benthic communities in the River-influenced oceanic margins are controlled by sedimentation </w:t>
      </w:r>
      <w:r w:rsidR="00B02C31">
        <w:t xml:space="preserve">stress </w:t>
      </w:r>
      <w:r>
        <w:t>and nutrient supplement</w:t>
      </w:r>
      <w:r w:rsidR="00B02C31">
        <w:t>ation</w:t>
      </w:r>
      <w:r>
        <w:t xml:space="preserve"> from the adjacent river. (elaborate)</w:t>
      </w:r>
    </w:p>
    <w:p w14:paraId="3C363106" w14:textId="7C40A115" w:rsidR="004C51C3" w:rsidRDefault="004C51C3" w:rsidP="00577380">
      <w:pPr>
        <w:pStyle w:val="a3"/>
        <w:numPr>
          <w:ilvl w:val="1"/>
          <w:numId w:val="2"/>
        </w:numPr>
      </w:pPr>
      <w:r>
        <w:t xml:space="preserve">Studies after Rhoads generally echoed Rhoad’s </w:t>
      </w:r>
      <w:r>
        <w:rPr>
          <w:rFonts w:hint="eastAsia"/>
        </w:rPr>
        <w:t>(1</w:t>
      </w:r>
      <w:r>
        <w:t>985</w:t>
      </w:r>
      <w:r>
        <w:rPr>
          <w:rFonts w:hint="eastAsia"/>
        </w:rPr>
        <w:t xml:space="preserve">) </w:t>
      </w:r>
      <w:r>
        <w:t>finding.</w:t>
      </w:r>
    </w:p>
    <w:p w14:paraId="2DBF60CC" w14:textId="784E763C" w:rsidR="00B02C31" w:rsidRDefault="00B02C31" w:rsidP="00577380">
      <w:pPr>
        <w:pStyle w:val="a3"/>
        <w:numPr>
          <w:ilvl w:val="1"/>
          <w:numId w:val="2"/>
        </w:numPr>
      </w:pPr>
      <w:r>
        <w:t>Loss of diversity and abundance after the river flood.</w:t>
      </w:r>
    </w:p>
    <w:p w14:paraId="56709DE3" w14:textId="171C24E0" w:rsidR="004C51C3" w:rsidRDefault="00B02C31" w:rsidP="00577380">
      <w:pPr>
        <w:pStyle w:val="a3"/>
        <w:numPr>
          <w:ilvl w:val="1"/>
          <w:numId w:val="2"/>
        </w:numPr>
      </w:pPr>
      <w:r>
        <w:t>Changes in vertical distribution.</w:t>
      </w:r>
    </w:p>
    <w:p w14:paraId="435C0B6B" w14:textId="1B39F91C" w:rsidR="00952BC5" w:rsidRDefault="00952BC5" w:rsidP="00577380">
      <w:pPr>
        <w:pStyle w:val="a3"/>
        <w:numPr>
          <w:ilvl w:val="0"/>
          <w:numId w:val="2"/>
        </w:numPr>
      </w:pPr>
      <w:r>
        <w:rPr>
          <w:rFonts w:hint="eastAsia"/>
        </w:rPr>
        <w:lastRenderedPageBreak/>
        <w:t>Cu</w:t>
      </w:r>
      <w:r>
        <w:t xml:space="preserve">rrent knowledge gaps </w:t>
      </w:r>
    </w:p>
    <w:p w14:paraId="1A167972" w14:textId="4DCA3273" w:rsidR="00952BC5" w:rsidRDefault="00952BC5" w:rsidP="00577380">
      <w:pPr>
        <w:pStyle w:val="a3"/>
        <w:numPr>
          <w:ilvl w:val="1"/>
          <w:numId w:val="2"/>
        </w:numPr>
      </w:pPr>
      <w:r>
        <w:t xml:space="preserve">To our knowledge, little attention </w:t>
      </w:r>
      <w:r w:rsidR="00B02C31">
        <w:t>w</w:t>
      </w:r>
      <w:r w:rsidR="00934839">
        <w:t>as</w:t>
      </w:r>
      <w:r w:rsidR="00B02C31">
        <w:t xml:space="preserve"> paid to the benthic communities </w:t>
      </w:r>
      <w:r>
        <w:t xml:space="preserve">at </w:t>
      </w:r>
      <w:r w:rsidR="00B02C31">
        <w:t xml:space="preserve">the oceanic margins </w:t>
      </w:r>
      <w:r w:rsidR="00934839">
        <w:t xml:space="preserve">adjacent to </w:t>
      </w:r>
      <w:r>
        <w:t>small mountainous rivers (SMR) (but see</w:t>
      </w:r>
      <w:r w:rsidR="00B02C31">
        <w:t xml:space="preserve"> </w:t>
      </w:r>
      <w:r w:rsidR="00934839">
        <w:fldChar w:fldCharType="begin"/>
      </w:r>
      <w:r w:rsidR="00FA4F55">
        <w:instrText xml:space="preserve"> ADDIN ZOTERO_ITEM CSL_CITATION {"citationID":"qKcBv0C0","properties":{"formattedCitation":"(Akoumianaki et al., 2013, 2006; Akoumianaki and Nicolaidou, 2007)","plainCitation":"(Akoumianaki et al., 2013, 2006; Akoumianaki and Nicolaidou, 2007)","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id":721,"uris":["http://zotero.org/users/6403124/items/8D3PRU4W"],"itemData":{"id":721,"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volume":"321","author":[{"family":"Akoumianaki","given":"I"},{"family":"Papaspyrou","given":"S"},{"family":"Nicolaidou","given":"A"}],"issued":{"date-parts":[["2006",9,8]]}}},{"id":1445,"uris":["http://zotero.org/users/6403124/items/NDP77PLJ"],"itemData":{"id":1445,"type":"article-journal","abstract":"Benthic communities in delta fronts are subject to burial risk because of high riverine sediment discharges and to substrate instability due to deposition of fine sediments at shallow depths. This study examines the spatial distribution of macroinfauna in the subaqueous deltaic depositions of a small river in the eastern Mediterranean (the Spercheios river, Maliakos Gulf, Aegean Sea) in relation to environmental variables in the water column and sediment. Samples were taken at eight stations in January, May, August and November 2000. From late winter to spring enhanced phytoplanktonic biomass, elevated suspended load and poorly sorted sediments showed a simultaneous influence of riverine discharges and hydrodynamics on the benthic system. In contrast, from summer to autumn oligotrophy in the water column and low hydrodynamic regime were observed. Total abundance, biomass and numbers of benthic species were positively correlated with distance from the river but negatively correlated with suspended inorganic particles and sediment skewness. Species from different functional groups, ranging from surface-living opportunists to burrowers and predators, coexisted at each station. However, suspension feeders were numerically suppressed near the river mouth. Non-parametric multivariate regressions showed that the variance in the species data was explained by environmental variables to a level ranging from 53 to 69%. This indicated a strong link between the macrofauna and the delta front environment. The variables used as measures of hydrodynamics and turbidity (i.e. sediment skewness and sorting, suspended material and transparency) displayed great explanatory power. The results of the present study show that the distribution of species is related to fluctuations in hydrodynamic regime that influence substrate characteristics. The study also demonstrates that sediment discharges of small temperate rivers can determine species composition in the delta front and have a detrimental impact on the community at short distances from river outflows.","container-title":"Journal of Sea Research","DOI":"10.1016/j.seares.2006.07.003","journalAbbreviation":"Journal of Sea Research","page":"47-64","source":"ResearchGate","title":"Spatial variability and dynamics of macrobenthos in a Mediterranean delta front area: The role of physical processes","title-short":"Spatial variability and dynamics of macrobenthos in a Mediterranean delta front area","volume":"57","author":[{"family":"Akoumianaki","given":"Ioanna"},{"family":"Nicolaidou","given":"Artemis"}],"issued":{"date-parts":[["2007",1,31]]}}}],"schema":"https://github.com/citation-style-language/schema/raw/master/csl-citation.json"} </w:instrText>
      </w:r>
      <w:r w:rsidR="00934839">
        <w:fldChar w:fldCharType="separate"/>
      </w:r>
      <w:r w:rsidR="00934839" w:rsidRPr="00934839">
        <w:rPr>
          <w:rFonts w:ascii="Calibri" w:hAnsi="Calibri" w:cs="Calibri"/>
        </w:rPr>
        <w:t>Akoumianaki et al., 2013, 2006; Akoumianaki and Nicolaidou, 2007</w:t>
      </w:r>
      <w:r w:rsidR="00934839">
        <w:fldChar w:fldCharType="end"/>
      </w:r>
      <w:r>
        <w:t>).</w:t>
      </w:r>
    </w:p>
    <w:p w14:paraId="0E437141" w14:textId="075DF402" w:rsidR="00952BC5" w:rsidRDefault="00952BC5" w:rsidP="00577380">
      <w:pPr>
        <w:pStyle w:val="a3"/>
        <w:numPr>
          <w:ilvl w:val="1"/>
          <w:numId w:val="2"/>
        </w:numPr>
      </w:pPr>
      <w:r>
        <w:t xml:space="preserve">Due to their small watersheds and steep topographies, SMRs stochastically export mass sediments into the ocean, </w:t>
      </w:r>
      <w:r w:rsidR="004C51C3">
        <w:t>plays and important role in global carbon cycling.</w:t>
      </w:r>
    </w:p>
    <w:p w14:paraId="3A66AB52" w14:textId="19EA8859" w:rsidR="004C51C3" w:rsidRDefault="004C51C3" w:rsidP="00577380">
      <w:pPr>
        <w:pStyle w:val="a3"/>
        <w:numPr>
          <w:ilvl w:val="1"/>
          <w:numId w:val="2"/>
        </w:numPr>
      </w:pPr>
      <w:commentRangeStart w:id="1"/>
      <w:r>
        <w:t>Furthermore, few studies have been conducted to link sediment ecosystem functioning and the marine benthos despite acknowledging their importance in sediment ecosystem functioning.</w:t>
      </w:r>
      <w:commentRangeEnd w:id="1"/>
      <w:r>
        <w:rPr>
          <w:rStyle w:val="a4"/>
        </w:rPr>
        <w:commentReference w:id="1"/>
      </w:r>
    </w:p>
    <w:p w14:paraId="4AD756F3" w14:textId="65A2E528" w:rsidR="00E0277E" w:rsidRDefault="00E0277E" w:rsidP="00577380">
      <w:pPr>
        <w:pStyle w:val="a3"/>
        <w:numPr>
          <w:ilvl w:val="1"/>
          <w:numId w:val="2"/>
        </w:numPr>
      </w:pPr>
      <w:r>
        <w:t xml:space="preserve">Climate change alters intensity and frequency of </w:t>
      </w:r>
      <w:r w:rsidR="00934839">
        <w:t xml:space="preserve">extreme weather </w:t>
      </w:r>
      <w:r>
        <w:t>events.</w:t>
      </w:r>
    </w:p>
    <w:p w14:paraId="7FEBA711" w14:textId="16E732B8" w:rsidR="00E0277E" w:rsidRDefault="00E0277E" w:rsidP="00577380">
      <w:pPr>
        <w:pStyle w:val="a3"/>
        <w:numPr>
          <w:ilvl w:val="1"/>
          <w:numId w:val="2"/>
        </w:numPr>
      </w:pPr>
      <w:r>
        <w:t>By expanding geographical coverage, increasing temporal resolution, and integrating ecosystem functioning measurements, resea</w:t>
      </w:r>
      <w:r w:rsidR="00934839">
        <w:t>r</w:t>
      </w:r>
      <w:r>
        <w:t xml:space="preserve">chers could better project </w:t>
      </w:r>
      <w:r>
        <w:rPr>
          <w:rFonts w:hint="eastAsia"/>
        </w:rPr>
        <w:t>e</w:t>
      </w:r>
      <w:r>
        <w:t>cological changes</w:t>
      </w:r>
      <w:r w:rsidR="00236575">
        <w:t xml:space="preserve"> and the associated ecosystem response</w:t>
      </w:r>
      <w:r>
        <w:t xml:space="preserve"> </w:t>
      </w:r>
      <w:r w:rsidR="00236575">
        <w:t xml:space="preserve">in </w:t>
      </w:r>
      <w:r>
        <w:t>future climate scenarios.</w:t>
      </w:r>
    </w:p>
    <w:p w14:paraId="7F1D62B3" w14:textId="39EB5A4B" w:rsidR="0067188B" w:rsidRDefault="00952BC5" w:rsidP="00577380">
      <w:pPr>
        <w:pStyle w:val="a3"/>
        <w:numPr>
          <w:ilvl w:val="0"/>
          <w:numId w:val="2"/>
        </w:numPr>
      </w:pPr>
      <w:r w:rsidRPr="00952BC5">
        <w:t>Study area</w:t>
      </w:r>
      <w:r w:rsidR="00BC5A6A">
        <w:t xml:space="preserve"> (extract thesis text)</w:t>
      </w:r>
    </w:p>
    <w:p w14:paraId="51CA3832" w14:textId="6E092F16" w:rsidR="00A11B2E" w:rsidRDefault="00A11B2E" w:rsidP="00577380">
      <w:pPr>
        <w:pStyle w:val="a3"/>
        <w:numPr>
          <w:ilvl w:val="1"/>
          <w:numId w:val="2"/>
        </w:numPr>
      </w:pPr>
      <w:r>
        <w:t>Geographical location and geological origin of the Gaoping Continental Shelf.</w:t>
      </w:r>
    </w:p>
    <w:p w14:paraId="19ED0336" w14:textId="0A868697" w:rsidR="00E0277E" w:rsidRDefault="00A11B2E" w:rsidP="00577380">
      <w:pPr>
        <w:pStyle w:val="a3"/>
        <w:numPr>
          <w:ilvl w:val="1"/>
          <w:numId w:val="2"/>
        </w:numPr>
      </w:pPr>
      <w:r>
        <w:t>Basic information of the Gaoping River.</w:t>
      </w:r>
    </w:p>
    <w:p w14:paraId="65E60A92" w14:textId="259FC389" w:rsidR="00BC5A6A" w:rsidRPr="00A71AEF" w:rsidRDefault="00BC5A6A" w:rsidP="00577380">
      <w:pPr>
        <w:pStyle w:val="a3"/>
        <w:numPr>
          <w:ilvl w:val="1"/>
          <w:numId w:val="2"/>
        </w:numPr>
      </w:pPr>
      <w:r>
        <w:t>Climate conditions, dry and wet seasons (monsoon).</w:t>
      </w:r>
    </w:p>
    <w:p w14:paraId="192F9F53" w14:textId="5C77FE33" w:rsidR="00A11B2E" w:rsidRDefault="00A11B2E" w:rsidP="00577380">
      <w:pPr>
        <w:pStyle w:val="a3"/>
        <w:numPr>
          <w:ilvl w:val="1"/>
          <w:numId w:val="2"/>
        </w:numPr>
      </w:pPr>
      <w:r>
        <w:t>Sediment discharge patterns of the Gaoping River (annual load).</w:t>
      </w:r>
    </w:p>
    <w:p w14:paraId="025FDFCB" w14:textId="2D224F30" w:rsidR="00A11B2E" w:rsidRDefault="00A11B2E" w:rsidP="00577380">
      <w:pPr>
        <w:pStyle w:val="a3"/>
        <w:numPr>
          <w:ilvl w:val="1"/>
          <w:numId w:val="2"/>
        </w:numPr>
      </w:pPr>
      <w:r>
        <w:t>Roles of extreme events, namely typhoons and earthquakes.</w:t>
      </w:r>
    </w:p>
    <w:p w14:paraId="5406FCBE" w14:textId="50F7EFD8" w:rsidR="00F239EB" w:rsidRDefault="00D479FB" w:rsidP="00577380">
      <w:pPr>
        <w:pStyle w:val="a3"/>
        <w:numPr>
          <w:ilvl w:val="1"/>
          <w:numId w:val="2"/>
        </w:numPr>
      </w:pPr>
      <w:r>
        <w:t>Source and fate of organic matter in this system.</w:t>
      </w:r>
    </w:p>
    <w:p w14:paraId="3E5EEC9F" w14:textId="02E85609" w:rsidR="00952BC5" w:rsidRDefault="00952BC5" w:rsidP="00577380">
      <w:pPr>
        <w:pStyle w:val="a3"/>
        <w:numPr>
          <w:ilvl w:val="0"/>
          <w:numId w:val="2"/>
        </w:numPr>
      </w:pPr>
      <w:r>
        <w:lastRenderedPageBreak/>
        <w:t>Study objective</w:t>
      </w:r>
    </w:p>
    <w:p w14:paraId="26394EF1" w14:textId="45B1884A" w:rsidR="004C51C3" w:rsidRDefault="004C51C3" w:rsidP="00577380">
      <w:pPr>
        <w:pStyle w:val="a3"/>
        <w:numPr>
          <w:ilvl w:val="1"/>
          <w:numId w:val="2"/>
        </w:numPr>
      </w:pPr>
      <w:r>
        <w:t>The objective of this study is to document</w:t>
      </w:r>
      <w:r w:rsidR="00E0277E">
        <w:t xml:space="preserve"> the spatiotemporal variations of the macrofauna </w:t>
      </w:r>
      <w:r w:rsidR="008F0CE4">
        <w:t xml:space="preserve">standing stock, </w:t>
      </w:r>
      <w:r w:rsidR="00E0277E">
        <w:t>communit</w:t>
      </w:r>
      <w:r w:rsidR="008F0CE4">
        <w:t>y assemblage,</w:t>
      </w:r>
      <w:r w:rsidR="00E0277E">
        <w:t xml:space="preserve"> and the associated sediment oxygen dynamics.</w:t>
      </w:r>
    </w:p>
    <w:p w14:paraId="4CD3C9C8" w14:textId="2AC111C6" w:rsidR="00E0277E" w:rsidRDefault="00E0277E" w:rsidP="00577380">
      <w:pPr>
        <w:pStyle w:val="a3"/>
        <w:numPr>
          <w:ilvl w:val="1"/>
          <w:numId w:val="2"/>
        </w:numPr>
      </w:pPr>
      <w:r>
        <w:t>Specifically, we are interested in the spatiotemporal changes of macrofaunal abundance, biomass</w:t>
      </w:r>
      <w:r w:rsidR="00F239EB">
        <w:t>, composition</w:t>
      </w:r>
      <w:r>
        <w:t>, and the sediment community oxygen consumption (SCOC)</w:t>
      </w:r>
      <w:r w:rsidR="00F239EB">
        <w:t>.</w:t>
      </w:r>
    </w:p>
    <w:p w14:paraId="4BD39B3E" w14:textId="0FD3C6EF" w:rsidR="00F239EB" w:rsidRPr="00952BC5" w:rsidRDefault="00F239EB" w:rsidP="00577380">
      <w:pPr>
        <w:pStyle w:val="a3"/>
        <w:numPr>
          <w:ilvl w:val="1"/>
          <w:numId w:val="2"/>
        </w:numPr>
      </w:pPr>
      <w:r>
        <w:t>We further identified environmental drivers that shaped those features of the soft sediment ecosystem.</w:t>
      </w:r>
    </w:p>
    <w:p w14:paraId="659B90A3" w14:textId="296B8305" w:rsidR="0037699D" w:rsidRDefault="0037699D" w:rsidP="00F45185">
      <w:pPr>
        <w:pStyle w:val="Title1"/>
      </w:pPr>
      <w:r>
        <w:rPr>
          <w:rFonts w:hint="eastAsia"/>
        </w:rPr>
        <w:t>Ma</w:t>
      </w:r>
      <w:r>
        <w:t xml:space="preserve">terial and </w:t>
      </w:r>
      <w:r w:rsidRPr="004E22B6">
        <w:t>methods</w:t>
      </w:r>
    </w:p>
    <w:p w14:paraId="33C1EC1C" w14:textId="4BBC15E0" w:rsidR="005B0207" w:rsidRDefault="005B0207" w:rsidP="00577380">
      <w:pPr>
        <w:pStyle w:val="Title2"/>
      </w:pPr>
      <w:r>
        <w:t>Shipboard sampling</w:t>
      </w:r>
    </w:p>
    <w:p w14:paraId="09A010A3" w14:textId="6CE518BF" w:rsidR="005B0207" w:rsidRPr="00577380" w:rsidRDefault="005B0207" w:rsidP="00577380">
      <w:r w:rsidRPr="00577380">
        <w:t>Two cruises were conducted to collect biological and geochemical data in the Gaoping Continental Shelf</w:t>
      </w:r>
      <w:r w:rsidR="00EF64E8" w:rsidRPr="00577380">
        <w:t xml:space="preserve"> (GS)</w:t>
      </w:r>
      <w:r w:rsidR="00473AE6">
        <w:t xml:space="preserve"> (</w:t>
      </w:r>
      <w:r w:rsidR="00473AE6" w:rsidRPr="00473AE6">
        <w:rPr>
          <w:color w:val="FF0000"/>
        </w:rPr>
        <w:t>figure 1</w:t>
      </w:r>
      <w:r w:rsidR="00473AE6">
        <w:t>)</w:t>
      </w:r>
      <w:r w:rsidRPr="00577380">
        <w:t>.</w:t>
      </w:r>
      <w:r w:rsidR="00EF64E8" w:rsidRPr="00577380">
        <w:t xml:space="preserve"> The </w:t>
      </w:r>
      <w:r w:rsidR="00473AE6">
        <w:t>c</w:t>
      </w:r>
      <w:r w:rsidR="00EF64E8" w:rsidRPr="00577380">
        <w:t>ruise</w:t>
      </w:r>
      <w:r w:rsidR="00473AE6">
        <w:t>s</w:t>
      </w:r>
      <w:r w:rsidR="00EF64E8" w:rsidRPr="00577380">
        <w:t xml:space="preserve"> OR1-1219 and OR1-1242 were conducted in March and October 2019, respectively.</w:t>
      </w:r>
      <w:r w:rsidR="00473AE6">
        <w:t xml:space="preserve"> S4 was only visited in OR1-1219, while S1 and S2 were visited in OR1-1242</w:t>
      </w:r>
      <w:r w:rsidR="00EF64E8" w:rsidRPr="00577380">
        <w:t>.</w:t>
      </w:r>
      <w:r w:rsidR="00473AE6">
        <w:t xml:space="preserve"> The rest of the f</w:t>
      </w:r>
      <w:r w:rsidR="00473AE6" w:rsidRPr="00577380">
        <w:t>our stations, namely S3, S5, S6, and S7, were revisited</w:t>
      </w:r>
      <w:r w:rsidR="00473AE6">
        <w:t xml:space="preserve"> during the two cruises.</w:t>
      </w:r>
    </w:p>
    <w:p w14:paraId="688C29F8" w14:textId="7A839AD7" w:rsidR="00855FAA" w:rsidRDefault="00FA4F55" w:rsidP="00577380">
      <w:r w:rsidRPr="00577380">
        <w:t xml:space="preserve">Between the two cruises, one typhoon, namely Typhoon Bailu made landfall in Taiwan on </w:t>
      </w:r>
      <w:r w:rsidR="0037566E">
        <w:t xml:space="preserve">1 p.m. at </w:t>
      </w:r>
      <w:r w:rsidRPr="00577380">
        <w:t xml:space="preserve">August 24th and caused extreme precipitation in southeast and southwest Taiwan </w:t>
      </w:r>
      <w:r w:rsidRPr="00577380">
        <w:fldChar w:fldCharType="begin"/>
      </w:r>
      <w:r w:rsidRPr="00577380">
        <w:instrText xml:space="preserve"> ADDIN ZOTERO_ITEM CSL_CITATION {"citationID":"ATZphJaB","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Pr="00577380">
        <w:fldChar w:fldCharType="separate"/>
      </w:r>
      <w:r w:rsidRPr="00577380">
        <w:t>(Lin et al., 2020)</w:t>
      </w:r>
      <w:r w:rsidRPr="00577380">
        <w:fldChar w:fldCharType="end"/>
      </w:r>
      <w:r w:rsidRPr="00577380">
        <w:t>. T</w:t>
      </w:r>
      <w:r w:rsidR="00067757">
        <w:t xml:space="preserve">he extreme precipitation </w:t>
      </w:r>
      <w:r w:rsidRPr="00577380">
        <w:t xml:space="preserve">Bailu </w:t>
      </w:r>
      <w:r w:rsidR="00067757">
        <w:t xml:space="preserve">had brought </w:t>
      </w:r>
      <w:r w:rsidRPr="00577380">
        <w:t>caused floods and landslides</w:t>
      </w:r>
      <w:r w:rsidR="00346C19">
        <w:t xml:space="preserve"> across counties in southern Taiwan</w:t>
      </w:r>
      <w:r w:rsidR="00CF261F" w:rsidRPr="00577380">
        <w:t xml:space="preserve">. </w:t>
      </w:r>
      <w:r w:rsidR="00346C19">
        <w:t xml:space="preserve">Bailu </w:t>
      </w:r>
      <w:r w:rsidR="00CF261F" w:rsidRPr="00577380">
        <w:t>also damaged harbors</w:t>
      </w:r>
      <w:r w:rsidR="00346C19">
        <w:t>, caused death and injuries,</w:t>
      </w:r>
      <w:r w:rsidR="00CF261F" w:rsidRPr="00577380">
        <w:t xml:space="preserve"> and caused </w:t>
      </w:r>
      <w:r w:rsidR="00745EA6">
        <w:t xml:space="preserve">agricultural production loss around </w:t>
      </w:r>
      <w:r w:rsidR="00CF261F" w:rsidRPr="00577380">
        <w:t xml:space="preserve">170 million NTD </w:t>
      </w:r>
      <w:r w:rsidR="00CF261F" w:rsidRPr="00577380">
        <w:fldChar w:fldCharType="begin"/>
      </w:r>
      <w:r w:rsidR="00CF261F" w:rsidRPr="00577380">
        <w:instrText xml:space="preserve"> ADDIN ZOTERO_ITEM CSL_CITATION {"citationID":"xFM2R9Xr","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CF261F" w:rsidRPr="00577380">
        <w:fldChar w:fldCharType="separate"/>
      </w:r>
      <w:r w:rsidR="00CF261F" w:rsidRPr="00577380">
        <w:t>(Lin et al., 2020)</w:t>
      </w:r>
      <w:r w:rsidR="00CF261F" w:rsidRPr="00577380">
        <w:fldChar w:fldCharType="end"/>
      </w:r>
      <w:r w:rsidR="00CF261F" w:rsidRPr="00577380">
        <w:t>. Despit</w:t>
      </w:r>
      <w:r w:rsidR="00226EA8">
        <w:t>e the immense damage Bailu had caused</w:t>
      </w:r>
      <w:r w:rsidR="00CF261F" w:rsidRPr="00577380">
        <w:t xml:space="preserve">, </w:t>
      </w:r>
      <w:r w:rsidR="00226EA8">
        <w:t>the t</w:t>
      </w:r>
      <w:r w:rsidR="00CF261F" w:rsidRPr="00577380">
        <w:t>yphoon provided a rare opportunity to examine the response of the benthic communities to extreme weather events.</w:t>
      </w:r>
    </w:p>
    <w:p w14:paraId="536DCB10" w14:textId="374E252B" w:rsidR="00D2663C" w:rsidRDefault="00D2663C" w:rsidP="00577380">
      <w:r>
        <w:lastRenderedPageBreak/>
        <w:t>In each station, Conductivity-Temperature-Depth (CTD) sensors were deployed to collect the profiles of salinity, temperature, water transmission, fluorescence, and dissolved oxygen from the surface water to 5 m above the seafloor. The rosette bottles on the CTD also collected bottom water for sediment incubation. Multi-corers were deployed to collected. Two core</w:t>
      </w:r>
      <w:r w:rsidR="00F47211">
        <w:t xml:space="preserve"> tubes were sectioned into 1-cm slices from top to bottom. Each sediment slice was then portioned for analyzing </w:t>
      </w:r>
      <w:r>
        <w:t xml:space="preserve">geochemical </w:t>
      </w:r>
      <w:r w:rsidR="00F47211">
        <w:t xml:space="preserve">signatures, such as sediment grain size, sediment porosity, and other bulk sediment compounds. Another three core tubes were chosen by their sediment length and better integrity for shipboard incubation </w:t>
      </w:r>
      <w:r w:rsidR="000E0BFC">
        <w:fldChar w:fldCharType="begin"/>
      </w:r>
      <w:r w:rsidR="002A0FE5">
        <w:instrText xml:space="preserve"> ADDIN ZOTERO_ITEM CSL_CITATION {"citationID":"FY9F7zlV","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0E0BFC">
        <w:fldChar w:fldCharType="separate"/>
      </w:r>
      <w:r w:rsidR="002A0FE5" w:rsidRPr="002A0FE5">
        <w:rPr>
          <w:rFonts w:ascii="Calibri" w:hAnsi="Calibri" w:cs="Calibri"/>
        </w:rPr>
        <w:t>(Glud, 2008)</w:t>
      </w:r>
      <w:r w:rsidR="000E0BFC">
        <w:fldChar w:fldCharType="end"/>
      </w:r>
      <w:r w:rsidR="00F47211">
        <w:t>.</w:t>
      </w:r>
    </w:p>
    <w:p w14:paraId="5BA6968D" w14:textId="7FDFC914" w:rsidR="00AF6DA0" w:rsidRDefault="006D4CC7" w:rsidP="00577380">
      <w:r>
        <w:t>The three s</w:t>
      </w:r>
      <w:r>
        <w:rPr>
          <w:rFonts w:hint="eastAsia"/>
        </w:rPr>
        <w:t>e</w:t>
      </w:r>
      <w:r>
        <w:t>diment cores were incubated in a temperature-control</w:t>
      </w:r>
      <w:r w:rsidR="00B26E32">
        <w:t>l</w:t>
      </w:r>
      <w:r>
        <w:t xml:space="preserve">ed water bath under dark condition to measure the </w:t>
      </w:r>
      <w:r w:rsidR="00E650B8">
        <w:t xml:space="preserve">total oxygen utilization (TOU) of the </w:t>
      </w:r>
      <w:r>
        <w:t>sediment. The water bath temperature was set to be within the range of the bottom water temperatures measured with CTD.</w:t>
      </w:r>
      <w:r w:rsidR="00CF1BFB">
        <w:t xml:space="preserve"> Each sediment core was sealed by a plastic lid with a magnetic stir bar attached inside. After removing the air bubbles in the overlying water, </w:t>
      </w:r>
      <w:r w:rsidR="0043219A">
        <w:rPr>
          <w:rFonts w:hint="eastAsia"/>
        </w:rPr>
        <w:t>a</w:t>
      </w:r>
      <w:r w:rsidR="0043219A">
        <w:t xml:space="preserve">nother magnetic stir bar attached to a motor was placed above the plastic lid, coupling to the stir bar underneath. Both motor and magnet bars rotated and stirred the overlying water at 60 rpm to prevent water stratification. Four every 4 to 6 hours, we used a miniature oxygen optode (PreSens PSt7) to measure oxygen concentration through a small resealable sampling port and a temperature sensor (PreSens Pt100) for the water bath temperature. The oxygen optode was calibrated for each cruise by scanning the product-specific barcode. We used PreSens Microx 4 data logger to record the dissolved oxygen and temperature until the oxygen levels dropped below 85% of the initial concentration </w:t>
      </w:r>
      <w:r w:rsidR="0043219A">
        <w:fldChar w:fldCharType="begin"/>
      </w:r>
      <w:r w:rsidR="0043219A">
        <w:instrText xml:space="preserve"> ADDIN ZOTERO_ITEM CSL_CITATION {"citationID":"0FMBwval","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43219A">
        <w:fldChar w:fldCharType="separate"/>
      </w:r>
      <w:r w:rsidR="0043219A" w:rsidRPr="0043219A">
        <w:rPr>
          <w:rFonts w:ascii="Calibri" w:hAnsi="Calibri" w:cs="Calibri"/>
        </w:rPr>
        <w:t>(Glud, 2008)</w:t>
      </w:r>
      <w:r w:rsidR="0043219A">
        <w:fldChar w:fldCharType="end"/>
      </w:r>
      <w:r w:rsidR="0043219A">
        <w:t>.</w:t>
      </w:r>
      <w:r w:rsidR="00C613C8">
        <w:t xml:space="preserve"> </w:t>
      </w:r>
      <w:r w:rsidR="005A6D9A">
        <w:t xml:space="preserve">We then used the following equation to estimate TOU </w:t>
      </w:r>
      <w:r w:rsidR="005A6D9A">
        <w:fldChar w:fldCharType="begin"/>
      </w:r>
      <w:r w:rsidR="005A6D9A">
        <w:instrText xml:space="preserve"> ADDIN ZOTERO_ITEM CSL_CITATION {"citationID":"XykO8AYQ","properties":{"formattedCitation":"(Song et al., 2016)","plainCitation":"(Song et al., 2016)","noteIndex":0},"citationItems":[{"id":1585,"uris":["http://zotero.org/users/6403124/items/VR2F9NY6"],"itemData":{"id":1585,"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volume":"124","author":[{"family":"Song","given":"Guodong"},{"family":"Liu","given":"Sumei"},{"family":"Zhu","given":"Zhuoyi"},{"family":"Zhai","given":"Weidong"},{"family":"Zhu","given":"Chenjian"},{"family":"Zhang","given":"Jing"}],"issued":{"date-parts":[["2016",2]]}}}],"schema":"https://github.com/citation-style-language/schema/raw/master/csl-citation.json"} </w:instrText>
      </w:r>
      <w:r w:rsidR="005A6D9A">
        <w:fldChar w:fldCharType="separate"/>
      </w:r>
      <w:r w:rsidR="005A6D9A" w:rsidRPr="005A6D9A">
        <w:rPr>
          <w:rFonts w:ascii="Calibri" w:hAnsi="Calibri" w:cs="Calibri"/>
        </w:rPr>
        <w:t>(Song et al., 2016)</w:t>
      </w:r>
      <w:r w:rsidR="005A6D9A">
        <w:fldChar w:fldCharType="end"/>
      </w:r>
      <w:r w:rsidR="005A6D9A">
        <w:t xml:space="preserve">: </w:t>
      </w:r>
    </w:p>
    <w:p w14:paraId="2F308FD4" w14:textId="77777777" w:rsidR="00AF6DA0" w:rsidRDefault="00AF6DA0" w:rsidP="00AF6DA0">
      <w:pPr>
        <w:jc w:val="center"/>
      </w:pPr>
      <m:oMath>
        <m:r>
          <w:rPr>
            <w:rFonts w:ascii="Cambria Math" w:hAnsi="Cambria Math"/>
          </w:rPr>
          <w:lastRenderedPageBreak/>
          <m:t>TOU=m</m:t>
        </m:r>
        <m:r>
          <m:rPr>
            <m:sty m:val="p"/>
          </m:rPr>
          <w:rPr>
            <w:rFonts w:ascii="Cambria Math" w:hAnsi="Cambria Math"/>
          </w:rPr>
          <m:t>×</m:t>
        </m:r>
        <m:r>
          <w:rPr>
            <w:rFonts w:ascii="Cambria Math" w:hAnsi="Cambria Math"/>
          </w:rPr>
          <m:t>V</m:t>
        </m:r>
        <m:r>
          <m:rPr>
            <m:lit/>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24</m:t>
        </m:r>
        <m:r>
          <m:rPr>
            <m:lit/>
          </m:rPr>
          <w:rPr>
            <w:rFonts w:ascii="Cambria Math" w:hAnsi="Cambria Math"/>
          </w:rPr>
          <m:t>/</m:t>
        </m:r>
        <m:r>
          <w:rPr>
            <w:rFonts w:ascii="Cambria Math" w:hAnsi="Cambria Math"/>
          </w:rPr>
          <m:t>1000</m:t>
        </m:r>
      </m:oMath>
      <w:r w:rsidR="005A6D9A">
        <w:t>,</w:t>
      </w:r>
    </w:p>
    <w:p w14:paraId="4BF4AD2D" w14:textId="0BF2728B" w:rsidR="006D4CC7" w:rsidRDefault="005A6D9A" w:rsidP="00577380">
      <w:r>
        <w:t xml:space="preserve"> where m is the regression slope, V is water volume, A is </w:t>
      </w:r>
      <w:r w:rsidR="00AF6DA0">
        <w:t xml:space="preserve">sediment </w:t>
      </w:r>
      <w:r>
        <w:t xml:space="preserve">area, </w:t>
      </w:r>
      <w:r w:rsidR="00AF6DA0">
        <w:t xml:space="preserve">and </w:t>
      </w:r>
      <w:r>
        <w:t xml:space="preserve">24/1000 </w:t>
      </w:r>
      <w:r w:rsidR="00AF6DA0">
        <w:t xml:space="preserve">is a constant that </w:t>
      </w:r>
      <w:r>
        <w:t xml:space="preserve">adjusts </w:t>
      </w:r>
      <w:r w:rsidR="00AF6DA0">
        <w:t xml:space="preserve">TOU’s </w:t>
      </w:r>
      <w:r>
        <w:t>unit to mmol m</w:t>
      </w:r>
      <w:r w:rsidRPr="005A6D9A">
        <w:rPr>
          <w:vertAlign w:val="superscript"/>
        </w:rPr>
        <w:t>-</w:t>
      </w:r>
      <w:r>
        <w:rPr>
          <w:vertAlign w:val="superscript"/>
        </w:rPr>
        <w:t xml:space="preserve">2 </w:t>
      </w:r>
      <w:r>
        <w:t>d</w:t>
      </w:r>
      <w:r w:rsidRPr="005A6D9A">
        <w:rPr>
          <w:vertAlign w:val="superscript"/>
        </w:rPr>
        <w:t>-1</w:t>
      </w:r>
      <w:r>
        <w:t xml:space="preserve">. </w:t>
      </w:r>
    </w:p>
    <w:p w14:paraId="35306332" w14:textId="77777777" w:rsidR="00792C26" w:rsidRDefault="0043219A" w:rsidP="00577380">
      <w:r>
        <w:t xml:space="preserve">After incubation, a pair of Unisense oxygen microelectrodes and temperature sensors were calibrated by endpoint methods every 24 hours </w:t>
      </w:r>
      <w:r>
        <w:fldChar w:fldCharType="begin"/>
      </w:r>
      <w:r>
        <w:instrText xml:space="preserve"> ADDIN ZOTERO_ITEM CSL_CITATION {"citationID":"rSZtA7CF","properties":{"formattedCitation":"(Unisense A/S, 2020)","plainCitation":"(Unisense A/S, 2020)","noteIndex":0},"citationItems":[{"id":1499,"uris":["http://zotero.org/users/6403124/items/2QH96T7G"],"itemData":{"id":1499,"type":"document","language":"English","publisher":"Unisense","title":"Oxygen sensor user manual","URL":"www.unisense.com","author":[{"family":"Unisense A/S","given":""}],"issued":{"date-parts":[["2020"]]}}}],"schema":"https://github.com/citation-style-language/schema/raw/master/csl-citation.json"} </w:instrText>
      </w:r>
      <w:r>
        <w:fldChar w:fldCharType="separate"/>
      </w:r>
      <w:r w:rsidRPr="0043219A">
        <w:rPr>
          <w:rFonts w:ascii="Calibri" w:hAnsi="Calibri" w:cs="Calibri"/>
        </w:rPr>
        <w:t>(Unisense A/S, 2020)</w:t>
      </w:r>
      <w:r>
        <w:fldChar w:fldCharType="end"/>
      </w:r>
      <w:r>
        <w:t xml:space="preserve"> and lowered into the sediment by a step motor to measure oxygen concentration profiles. The oxygen saturation endpoint was made by air-pumping the seawater with known salinity and temperature for at least 10 minutes. The oxygen depletion endpoint was made by adding sodium dithionite (Na</w:t>
      </w:r>
      <w:r w:rsidRPr="0043219A">
        <w:rPr>
          <w:vertAlign w:val="subscript"/>
        </w:rPr>
        <w:t>2</w:t>
      </w:r>
      <w:r>
        <w:t>S</w:t>
      </w:r>
      <w:r w:rsidRPr="0043219A">
        <w:rPr>
          <w:vertAlign w:val="subscript"/>
        </w:rPr>
        <w:t>2</w:t>
      </w:r>
      <w:r>
        <w:t>O</w:t>
      </w:r>
      <w:r w:rsidRPr="0043219A">
        <w:rPr>
          <w:vertAlign w:val="subscript"/>
        </w:rPr>
        <w:t>4</w:t>
      </w:r>
      <w:r>
        <w:t xml:space="preserve">), a strong reducing agent, into the seawater with known volume, salinity, and temperature. </w:t>
      </w:r>
      <w:r w:rsidR="00A04402">
        <w:t>Sediment oxygen concentration profiling started from roughly 1 cm above the sediment surface, with the step motor moving downward for 100 um per step until the oxygen readings of both the microelectrodes reached zero. At each step, the microelectrodes stopped for 3 seconds to stabilized themselves before taking measurements. According to Fick’s Law of Diffusion, we used the oxygen concentration profiles compensated by temperature, salinity, and sediment porosity to estimate dissolved oxygen utilization (DOU).</w:t>
      </w:r>
      <w:r w:rsidR="005A6D9A">
        <w:t xml:space="preserve"> The sediment oxygen concentration profiles were converted to the diffusive oxygen utilization (DOU) using Unisense Sensor Trace Suite software </w:t>
      </w:r>
      <w:r w:rsidR="005A6D9A">
        <w:fldChar w:fldCharType="begin"/>
      </w:r>
      <w:r w:rsidR="005A6D9A">
        <w:instrText xml:space="preserve"> ADDIN ZOTERO_ITEM CSL_CITATION {"citationID":"rI9ewN3u","properties":{"formattedCitation":"(Berg et al., 1998)","plainCitation":"(Berg et al., 1998)","noteIndex":0},"citationItems":[{"id":1587,"uris":["http://zotero.org/users/6403124/items/A7GGCSW8"],"itemData":{"id":1587,"type":"article-journal","abstract":"A robust numerical procedure for biogeochemical interpretation and analysis of measured concentration profiles of solutes in sediment pore water has been developed. Assuming that the concentration-depth profile represents a steady state, the rate of net production or consumption as a function of depth can be calculated, together with the flux across the sediment-water interface. Three kinds of vertical transport can be included in the analysis: molecular diffusion, bioturbation, and irrigation. The procedure involves finding a series of least square fits to the measured concentration profile, followed by comparisons of these fits through statistical F-testing. This approach leads to an objective selection of the simplest production-consumption profile that reproduces the concentration profile. Because the numerical procedure is optimized with respect to speed, one prediction can typically be done in a few minutes or less on a personal computer. The technique has been tested successfully against analytical solutions describing the transport and consumption of O2 in sediment pore water. In other tests, measured concentration profiles of O2, NO3−, NH4+, and ΣCO2 have been interpreted using the new procedure.","container-title":"Limnology and Oceanography","DOI":"10.4319/lo.1998.43.7.1500","ISSN":"1939-5590","issue":"7","language":"en","note":"_eprint: https://onlinelibrary.wiley.com/doi/pdf/10.4319/lo.1998.43.7.1500","page":"1500-1510","source":"Wiley Online Library","title":"Interpretation of measured concentration profiles in sediment pore water","volume":"43","author":[{"family":"Berg","given":"Peter"},{"family":"Risgaard-Petersen","given":"Nils"},{"family":"Rysgaard","given":"Søren"}],"issued":{"date-parts":[["1998"]]}}}],"schema":"https://github.com/citation-style-language/schema/raw/master/csl-citation.json"} </w:instrText>
      </w:r>
      <w:r w:rsidR="005A6D9A">
        <w:fldChar w:fldCharType="separate"/>
      </w:r>
      <w:r w:rsidR="005A6D9A" w:rsidRPr="005A6D9A">
        <w:rPr>
          <w:rFonts w:ascii="Calibri" w:hAnsi="Calibri" w:cs="Calibri"/>
        </w:rPr>
        <w:t>(Berg et al., 1998)</w:t>
      </w:r>
      <w:r w:rsidR="005A6D9A">
        <w:fldChar w:fldCharType="end"/>
      </w:r>
      <w:r w:rsidR="005A6D9A">
        <w:t>. The software calculates the oxygen consumption of the depth profile by intervals and then taken as the best estimator for each core. Another indicator for fauna activities, the oxygen penetration depth (OPD), was defined as the distance from the sediment-water interface to where the oxygen is depleted.</w:t>
      </w:r>
      <w:r w:rsidR="00843846">
        <w:rPr>
          <w:rFonts w:hint="eastAsia"/>
        </w:rPr>
        <w:t xml:space="preserve"> </w:t>
      </w:r>
    </w:p>
    <w:p w14:paraId="7D05FC6A" w14:textId="68F25EEC" w:rsidR="00D22AFB" w:rsidRDefault="005A6D9A" w:rsidP="00577380">
      <w:r>
        <w:t xml:space="preserve">Since </w:t>
      </w:r>
      <w:r w:rsidR="002652DA">
        <w:t xml:space="preserve">both </w:t>
      </w:r>
      <w:r>
        <w:t xml:space="preserve">TOU and DOU were measured </w:t>
      </w:r>
      <w:r w:rsidR="002652DA" w:rsidRPr="002652DA">
        <w:t>on board</w:t>
      </w:r>
      <w:r>
        <w:t xml:space="preserve">, they were adjusted </w:t>
      </w:r>
      <w:r w:rsidR="002652DA">
        <w:t xml:space="preserve">to </w:t>
      </w:r>
      <w:r w:rsidR="002652DA" w:rsidRPr="002652DA">
        <w:rPr>
          <w:i/>
        </w:rPr>
        <w:t>in situ</w:t>
      </w:r>
      <w:r w:rsidR="002652DA">
        <w:t xml:space="preserve"> values </w:t>
      </w:r>
      <w:r>
        <w:t xml:space="preserve">using </w:t>
      </w:r>
      <w:r w:rsidR="00843846">
        <w:rPr>
          <w:rFonts w:hint="eastAsia"/>
        </w:rPr>
        <w:t>t</w:t>
      </w:r>
      <w:r w:rsidR="00843846">
        <w:t xml:space="preserve">he temperature coefficient </w:t>
      </w:r>
      <w:r>
        <w:t>Q</w:t>
      </w:r>
      <w:r w:rsidRPr="00843846">
        <w:rPr>
          <w:vertAlign w:val="subscript"/>
        </w:rPr>
        <w:t>10</w:t>
      </w:r>
      <w:r>
        <w:t xml:space="preserve"> </w:t>
      </w:r>
      <w:r>
        <w:fldChar w:fldCharType="begin"/>
      </w:r>
      <w:r>
        <w:instrText xml:space="preserve"> ADDIN ZOTERO_ITEM CSL_CITATION {"citationID":"1JVNrXuO","properties":{"formattedCitation":"(Valiela, 2015)","plainCitation":"(Valiela, 2015)","noteIndex":0},"citationItems":[{"id":1586,"uris":["http://zotero.org/users/6403124/items/9JMMID9S"],"itemData":{"id":1586,"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fldChar w:fldCharType="separate"/>
      </w:r>
      <w:r w:rsidRPr="005A6D9A">
        <w:rPr>
          <w:rFonts w:ascii="Calibri" w:hAnsi="Calibri" w:cs="Calibri"/>
        </w:rPr>
        <w:t>(Valiela, 2015)</w:t>
      </w:r>
      <w:r>
        <w:fldChar w:fldCharType="end"/>
      </w:r>
      <w:r>
        <w:t xml:space="preserve">. </w:t>
      </w:r>
    </w:p>
    <w:p w14:paraId="23D1DAAC" w14:textId="4C810223" w:rsidR="00D22AFB" w:rsidRPr="00D22AFB" w:rsidRDefault="00182693" w:rsidP="00577380">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r>
            <m:rPr>
              <m:lit/>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nsitu</m:t>
                  </m:r>
                </m:sub>
              </m:sSub>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situ</m:t>
                      </m:r>
                    </m:sub>
                  </m:sSub>
                </m:e>
              </m:d>
            </m:sup>
          </m:sSup>
        </m:oMath>
      </m:oMathPara>
    </w:p>
    <w:p w14:paraId="71023918" w14:textId="5DC71BCB" w:rsidR="005A6D9A" w:rsidRDefault="005A6D9A" w:rsidP="00577380">
      <w:r>
        <w:t>Q</w:t>
      </w:r>
      <w:r w:rsidRPr="002652DA">
        <w:rPr>
          <w:vertAlign w:val="subscript"/>
        </w:rPr>
        <w:t>10</w:t>
      </w:r>
      <w:r>
        <w:t xml:space="preserve"> was assumed to be 2</w:t>
      </w:r>
      <w:r w:rsidR="00A21C03">
        <w:t xml:space="preserve">, as </w:t>
      </w:r>
      <w:r>
        <w:t>for most ectotherms</w:t>
      </w:r>
      <w:r w:rsidR="00D22AFB">
        <w:t xml:space="preserve">; </w:t>
      </w:r>
      <w:r w:rsidR="009727B3">
        <w:t>R</w:t>
      </w:r>
      <w:r w:rsidR="009727B3" w:rsidRPr="009727B3">
        <w:rPr>
          <w:vertAlign w:val="subscript"/>
        </w:rPr>
        <w:t>incub.</w:t>
      </w:r>
      <w:r w:rsidR="009727B3">
        <w:t xml:space="preserve"> and T</w:t>
      </w:r>
      <w:r w:rsidR="009727B3" w:rsidRPr="009727B3">
        <w:rPr>
          <w:vertAlign w:val="subscript"/>
        </w:rPr>
        <w:t>incub.</w:t>
      </w:r>
      <w:r w:rsidR="009727B3">
        <w:rPr>
          <w:vertAlign w:val="subscript"/>
        </w:rPr>
        <w:t xml:space="preserve"> </w:t>
      </w:r>
      <w:r w:rsidR="009727B3">
        <w:t xml:space="preserve">were </w:t>
      </w:r>
      <w:r w:rsidR="00792C26">
        <w:t xml:space="preserve">the </w:t>
      </w:r>
      <w:r w:rsidR="009727B3">
        <w:t>measured oxygen utilization and incubated temperature</w:t>
      </w:r>
      <w:r w:rsidR="00A21C03">
        <w:t>;</w:t>
      </w:r>
      <w:r w:rsidR="009727B3">
        <w:t xml:space="preserve"> and</w:t>
      </w:r>
      <w:r w:rsidR="002652DA">
        <w:t xml:space="preserve"> </w:t>
      </w:r>
      <w:r w:rsidR="009727B3" w:rsidRPr="009727B3">
        <w:t>T</w:t>
      </w:r>
      <w:r w:rsidR="009727B3" w:rsidRPr="009727B3">
        <w:rPr>
          <w:vertAlign w:val="subscript"/>
        </w:rPr>
        <w:t>in sit</w:t>
      </w:r>
      <w:r w:rsidR="009727B3" w:rsidRPr="009727B3">
        <w:rPr>
          <w:rFonts w:hint="eastAsia"/>
          <w:vertAlign w:val="subscript"/>
        </w:rPr>
        <w:t>u</w:t>
      </w:r>
      <w:r w:rsidR="002652DA">
        <w:t xml:space="preserve"> was bottom water</w:t>
      </w:r>
      <w:r w:rsidR="009727B3">
        <w:rPr>
          <w:rFonts w:hint="eastAsia"/>
        </w:rPr>
        <w:t xml:space="preserve"> </w:t>
      </w:r>
      <w:r w:rsidR="009727B3">
        <w:t>temperature</w:t>
      </w:r>
      <w:r w:rsidR="004377F8">
        <w:t>. We estimated the contribution of metazoans on TOU, namely the benthic-mediated oxygen utilization (BOU)</w:t>
      </w:r>
      <w:r w:rsidR="007A04B6">
        <w:t>,</w:t>
      </w:r>
      <w:r w:rsidR="004377F8">
        <w:t xml:space="preserve"> by subtracting TOU</w:t>
      </w:r>
      <w:r w:rsidR="004377F8">
        <w:rPr>
          <w:rFonts w:hint="eastAsia"/>
        </w:rPr>
        <w:t xml:space="preserve"> </w:t>
      </w:r>
      <w:r w:rsidR="004377F8">
        <w:t>with DOU</w:t>
      </w:r>
      <w:r w:rsidR="00792C26">
        <w:t xml:space="preserve"> </w:t>
      </w:r>
      <w:r w:rsidR="003E72BD">
        <w:fldChar w:fldCharType="begin"/>
      </w:r>
      <w:r w:rsidR="003E72BD">
        <w:instrText xml:space="preserve"> ADDIN ZOTERO_ITEM CSL_CITATION {"citationID":"9dsdG7Z2","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3E72BD">
        <w:fldChar w:fldCharType="separate"/>
      </w:r>
      <w:r w:rsidR="003E72BD" w:rsidRPr="003E72BD">
        <w:rPr>
          <w:rFonts w:ascii="Calibri" w:hAnsi="Calibri" w:cs="Calibri"/>
        </w:rPr>
        <w:t>(Glud, 2008)</w:t>
      </w:r>
      <w:r w:rsidR="003E72BD">
        <w:fldChar w:fldCharType="end"/>
      </w:r>
      <w:r w:rsidR="004377F8">
        <w:t xml:space="preserve">. </w:t>
      </w:r>
      <w:r w:rsidR="00E16803">
        <w:t xml:space="preserve">Since </w:t>
      </w:r>
      <w:r w:rsidR="004377F8">
        <w:t>BOU strongly co</w:t>
      </w:r>
      <w:r w:rsidR="00D9524C">
        <w:t xml:space="preserve">varied with TOU </w:t>
      </w:r>
      <w:r w:rsidR="00E16803" w:rsidRPr="00492837">
        <w:rPr>
          <w:color w:val="FF0000"/>
        </w:rPr>
        <w:t xml:space="preserve">(r = </w:t>
      </w:r>
      <w:r w:rsidR="00CF7DB9">
        <w:rPr>
          <w:color w:val="FF0000"/>
        </w:rPr>
        <w:t>0.98</w:t>
      </w:r>
      <w:r w:rsidR="00E16803" w:rsidRPr="00492837">
        <w:rPr>
          <w:color w:val="FF0000"/>
        </w:rPr>
        <w:t>)</w:t>
      </w:r>
      <w:r w:rsidR="004377F8">
        <w:t>, BOU was</w:t>
      </w:r>
      <w:r w:rsidR="004377F8" w:rsidRPr="004377F8">
        <w:t xml:space="preserve"> </w:t>
      </w:r>
      <w:r w:rsidR="004377F8">
        <w:t>not included for later analysis. DOU</w:t>
      </w:r>
      <w:r w:rsidR="00D9524C">
        <w:t xml:space="preserve"> measurements,</w:t>
      </w:r>
      <w:r w:rsidR="004377F8">
        <w:t xml:space="preserve"> on the other hand</w:t>
      </w:r>
      <w:r w:rsidR="00D9524C">
        <w:t xml:space="preserve">, </w:t>
      </w:r>
      <w:r w:rsidR="004377F8">
        <w:t xml:space="preserve">were generally similar between samples in compare to other regions of the world, and </w:t>
      </w:r>
      <w:r w:rsidR="000A32B0">
        <w:t xml:space="preserve">were </w:t>
      </w:r>
      <w:r w:rsidR="00383B79">
        <w:t>therefore</w:t>
      </w:r>
      <w:r w:rsidR="004377F8">
        <w:t xml:space="preserve"> not included for </w:t>
      </w:r>
      <w:r w:rsidR="007A04B6">
        <w:t xml:space="preserve">later </w:t>
      </w:r>
      <w:r w:rsidR="004377F8">
        <w:t>analys</w:t>
      </w:r>
      <w:r w:rsidR="007A04B6">
        <w:t>e</w:t>
      </w:r>
      <w:r w:rsidR="004377F8">
        <w:t>s (see discussion</w:t>
      </w:r>
      <w:r w:rsidR="00C56911">
        <w:t xml:space="preserve"> for detailed description</w:t>
      </w:r>
      <w:r w:rsidR="004377F8">
        <w:t>).</w:t>
      </w:r>
    </w:p>
    <w:p w14:paraId="7CBEBEDF" w14:textId="63E00B8E" w:rsidR="00A04402" w:rsidRPr="006D4CC7" w:rsidRDefault="00A04402" w:rsidP="00577380">
      <w:r>
        <w:t>After sediment profiling was completed, the upper 10 cm of the sediment were sieved through a 300 um and washed with filtered seawater to retain macrofauna. The retained samples were then fixed with a 1:1 ratio of filtered seawater and a Rose Bengal-stained 10% formaldehyde solution. The fixed samples were allowed to sit at least a week before sorting and measuring for body size.</w:t>
      </w:r>
    </w:p>
    <w:p w14:paraId="669F5B9A" w14:textId="799B73AE" w:rsidR="005B0207" w:rsidRDefault="005B0207" w:rsidP="00577380">
      <w:pPr>
        <w:pStyle w:val="Title2"/>
      </w:pPr>
      <w:r>
        <w:t>Laboratory analysis</w:t>
      </w:r>
    </w:p>
    <w:p w14:paraId="5A8477B3" w14:textId="4A4F568E" w:rsidR="00C613C8" w:rsidRDefault="00C613C8" w:rsidP="0069054C">
      <w:r>
        <w:t>Median grain size (D50), sand fraction, silt fraction, and clay fractions were measured with a laser diffraction size analyzer (Model LS-13320; Beckman Coulter Inc.). Sediment porosity (Por) and water content were measured by calculating the volume and weight difference after a 100</w:t>
      </w:r>
      <w:r>
        <w:rPr>
          <w:rFonts w:ascii="Times New Roman" w:hAnsi="Times New Roman" w:cs="Times New Roman"/>
        </w:rPr>
        <w:t>℃</w:t>
      </w:r>
      <w:r>
        <w:t xml:space="preserve"> for 24 hours assuming a specific density of 1.024 g cm</w:t>
      </w:r>
      <w:r w:rsidRPr="00C613C8">
        <w:rPr>
          <w:vertAlign w:val="superscript"/>
        </w:rPr>
        <w:t>-3</w:t>
      </w:r>
      <w:r>
        <w:t xml:space="preserve"> </w:t>
      </w:r>
      <w:r>
        <w:fldChar w:fldCharType="begin"/>
      </w:r>
      <w:r>
        <w:instrText xml:space="preserve"> ADDIN ZOTERO_ITEM CSL_CITATION {"citationID":"GDlMHd6N","properties":{"formattedCitation":"(Blum, 1997)","plainCitation":"(Blum, 1997)","noteIndex":0},"citationItems":[{"id":1565,"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fldChar w:fldCharType="separate"/>
      </w:r>
      <w:r w:rsidRPr="00C613C8">
        <w:rPr>
          <w:rFonts w:ascii="Calibri" w:hAnsi="Calibri" w:cs="Calibri"/>
        </w:rPr>
        <w:t>(Blum, 1997)</w:t>
      </w:r>
      <w:r>
        <w:fldChar w:fldCharType="end"/>
      </w:r>
      <w:r>
        <w:t>.</w:t>
      </w:r>
    </w:p>
    <w:p w14:paraId="4207D805" w14:textId="7EF3655C" w:rsidR="0069054C" w:rsidRDefault="00A77FD2" w:rsidP="0069054C">
      <w:r>
        <w:t>We measured t</w:t>
      </w:r>
      <w:r w:rsidR="0069054C">
        <w:t>otal organic carbon (TOC), total nitrogen (TN), carbon-to-nitrogen ratio (CN),</w:t>
      </w:r>
      <w:r w:rsidR="0069054C" w:rsidRPr="0069054C">
        <w:t xml:space="preserve"> </w:t>
      </w:r>
      <w:r w:rsidR="0069054C">
        <w:t>sediment chlorophyll a (Chla), and stable isotopic carbon (</w:t>
      </w:r>
      <w:r w:rsidR="0069054C">
        <w:rPr>
          <w:rFonts w:cstheme="minorHAnsi"/>
        </w:rPr>
        <w:t>δ</w:t>
      </w:r>
      <w:r w:rsidR="0069054C" w:rsidRPr="0069054C">
        <w:rPr>
          <w:vertAlign w:val="superscript"/>
        </w:rPr>
        <w:t>13</w:t>
      </w:r>
      <w:r w:rsidR="0069054C">
        <w:t xml:space="preserve">C) </w:t>
      </w:r>
      <w:r>
        <w:t xml:space="preserve">of the sediments for </w:t>
      </w:r>
      <w:commentRangeStart w:id="2"/>
      <w:r>
        <w:t>bulk material</w:t>
      </w:r>
      <w:commentRangeEnd w:id="2"/>
      <w:r>
        <w:rPr>
          <w:rStyle w:val="a4"/>
        </w:rPr>
        <w:commentReference w:id="2"/>
      </w:r>
      <w:r>
        <w:t xml:space="preserve">. </w:t>
      </w:r>
      <w:r w:rsidR="0069054C">
        <w:t xml:space="preserve">In brief, the sediment </w:t>
      </w:r>
      <w:r>
        <w:t>sub</w:t>
      </w:r>
      <w:r w:rsidR="0069054C">
        <w:t>samples were first acidified with 6</w:t>
      </w:r>
      <w:r w:rsidR="00BF602D">
        <w:t>N</w:t>
      </w:r>
      <w:r w:rsidR="0069054C">
        <w:t xml:space="preserve"> HCL and then sent to the Flash 2000 elemental analyzer in tandem with a GC-</w:t>
      </w:r>
      <w:r w:rsidR="0069054C">
        <w:lastRenderedPageBreak/>
        <w:t xml:space="preserve">Isolink interface to a Delta V </w:t>
      </w:r>
      <w:r w:rsidR="00F055D2">
        <w:t xml:space="preserve">Plus isotope ratio mass spectrometer (both from Thermo Fisher Scientific) to measure TOC and </w:t>
      </w:r>
      <w:r w:rsidR="00F055D2">
        <w:rPr>
          <w:rFonts w:cstheme="minorHAnsi"/>
        </w:rPr>
        <w:t>δ</w:t>
      </w:r>
      <w:r w:rsidR="00F055D2" w:rsidRPr="0069054C">
        <w:rPr>
          <w:vertAlign w:val="superscript"/>
        </w:rPr>
        <w:t>13</w:t>
      </w:r>
      <w:r w:rsidR="00F055D2">
        <w:t xml:space="preserve">C. TOC values were reported in percent weight contribution, while </w:t>
      </w:r>
      <w:r w:rsidR="00F055D2">
        <w:rPr>
          <w:rFonts w:cstheme="minorHAnsi"/>
        </w:rPr>
        <w:t>δ</w:t>
      </w:r>
      <w:r w:rsidR="00F055D2" w:rsidRPr="0069054C">
        <w:rPr>
          <w:vertAlign w:val="superscript"/>
        </w:rPr>
        <w:t>13</w:t>
      </w:r>
      <w:r w:rsidR="00F055D2">
        <w:t xml:space="preserve">C values were calculated using Vienna-PeeDee Belemnite as the reference point and reported in </w:t>
      </w:r>
      <w:r w:rsidR="00F055D2">
        <w:rPr>
          <w:rFonts w:cstheme="minorHAnsi"/>
        </w:rPr>
        <w:t>‰</w:t>
      </w:r>
      <w:r w:rsidR="00F055D2">
        <w:t xml:space="preserve"> differences. TN measurements were similar to TOC and </w:t>
      </w:r>
      <w:r w:rsidR="00F055D2">
        <w:rPr>
          <w:rFonts w:cstheme="minorHAnsi"/>
        </w:rPr>
        <w:t>δ</w:t>
      </w:r>
      <w:r w:rsidR="00F055D2" w:rsidRPr="0069054C">
        <w:rPr>
          <w:vertAlign w:val="superscript"/>
        </w:rPr>
        <w:t>13</w:t>
      </w:r>
      <w:r w:rsidR="00F055D2">
        <w:t>C except no acid pretre</w:t>
      </w:r>
      <w:r w:rsidR="00B87748">
        <w:t>a</w:t>
      </w:r>
      <w:r w:rsidR="00355D8B">
        <w:t>t</w:t>
      </w:r>
      <w:r w:rsidR="00F055D2">
        <w:t>ments were applied before sending the sediment samples into the same instruments. CN was then derived by dividing TOC with TN. For Chla, the sediment samples were first sitting in 10-ml acetone-water solution with a volumetric ratio of 9</w:t>
      </w:r>
      <w:r w:rsidR="00F055D2">
        <w:rPr>
          <w:rFonts w:hint="eastAsia"/>
        </w:rPr>
        <w:t>:1</w:t>
      </w:r>
      <w:r w:rsidR="00F055D2">
        <w:t xml:space="preserve"> in the dark at 4</w:t>
      </w:r>
      <w:r w:rsidR="00F055D2">
        <w:rPr>
          <w:rFonts w:ascii="Times New Roman" w:hAnsi="Times New Roman" w:cs="Times New Roman"/>
        </w:rPr>
        <w:t>℃</w:t>
      </w:r>
      <w:r w:rsidR="00F055D2">
        <w:t xml:space="preserve"> for 24 hours. The chlorophyll extracts were then measured with a fluorometer (Model 10-AU; Turner Designs, Inc.) and reported in nanogram per gram dry weight.</w:t>
      </w:r>
    </w:p>
    <w:p w14:paraId="0BDFB8E4" w14:textId="77777777" w:rsidR="00337B75" w:rsidRDefault="000D001B" w:rsidP="000D001B">
      <w:r>
        <w:t>Back in the lab, the liquid of the fixed fauna samples was replaced with 70</w:t>
      </w:r>
      <w:r>
        <w:rPr>
          <w:rFonts w:hint="eastAsia"/>
        </w:rPr>
        <w:t>% e</w:t>
      </w:r>
      <w:r>
        <w:t xml:space="preserve">thanol for long-term storage. </w:t>
      </w:r>
      <w:r w:rsidR="004307C0">
        <w:t>F</w:t>
      </w:r>
      <w:r>
        <w:t xml:space="preserve">auna samples </w:t>
      </w:r>
      <w:r w:rsidR="004307C0">
        <w:t xml:space="preserve">were sorted </w:t>
      </w:r>
      <w:r>
        <w:t xml:space="preserve">into major taxa (mostly at order level) and measured with an ocular micrometer for biomass estimation. </w:t>
      </w:r>
      <w:r w:rsidR="001F1E5D">
        <w:t>O</w:t>
      </w:r>
      <w:r w:rsidR="0050333C">
        <w:t>nly the specimens with their cephalic region intact were included in later analysis</w:t>
      </w:r>
      <w:r w:rsidR="005C726D">
        <w:t>.</w:t>
      </w:r>
      <w:r w:rsidR="00337B75">
        <w:t xml:space="preserve"> </w:t>
      </w:r>
      <w:r w:rsidR="005C726D" w:rsidRPr="005C726D">
        <w:t xml:space="preserve">Various methods were used to estimate taxon-specific biovolume. The biovolumes of polychaetes were estimated with each individual’s body shape. The body shapes of vermiform polychaetes were assumed to be cylinder, while sternaspid polychaetes were assumed to be ellipsoids. The biovolumes for some common benthic taxa were calculated </w:t>
      </w:r>
      <w:r w:rsidR="005F39B0">
        <w:t xml:space="preserve">using </w:t>
      </w:r>
      <w:r w:rsidR="005C726D" w:rsidRPr="005C726D">
        <w:t xml:space="preserve">the Length-Width Relationship (LWR): </w:t>
      </w:r>
    </w:p>
    <w:p w14:paraId="0499BC3B" w14:textId="328AE6B7" w:rsidR="00337B75" w:rsidRDefault="00337B75" w:rsidP="000D001B">
      <m:oMath>
        <m:r>
          <m:rPr>
            <m:sty m:val="p"/>
          </m:rPr>
          <w:rPr>
            <w:rFonts w:ascii="Cambria Math" w:hAnsi="Cambria Math"/>
          </w:rPr>
          <m:t>V=cL</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2</m:t>
            </m:r>
          </m:sup>
        </m:sSup>
      </m:oMath>
      <w:r>
        <w:t>,</w:t>
      </w:r>
    </w:p>
    <w:p w14:paraId="67774180" w14:textId="5C535967" w:rsidR="0017616C" w:rsidRDefault="005C726D" w:rsidP="000D001B">
      <w:r w:rsidRPr="005C726D">
        <w:t xml:space="preserve">where V is the individual volume; c is the taxon-specific conversion factor; L and W are the maximum length and width of the individual (Feller and Warwick, 1988). </w:t>
      </w:r>
      <w:r w:rsidR="005F39B0">
        <w:t>T</w:t>
      </w:r>
      <w:r w:rsidRPr="005C726D">
        <w:t xml:space="preserve">he biovolumes </w:t>
      </w:r>
      <w:r w:rsidR="005F39B0">
        <w:t xml:space="preserve">of some </w:t>
      </w:r>
      <w:r w:rsidR="005F39B0" w:rsidRPr="005C726D">
        <w:t xml:space="preserve">odd-shaped taxa </w:t>
      </w:r>
      <w:r w:rsidRPr="005C726D">
        <w:t xml:space="preserve">were </w:t>
      </w:r>
      <w:r w:rsidR="005F39B0">
        <w:t xml:space="preserve">also </w:t>
      </w:r>
      <w:r w:rsidRPr="005C726D">
        <w:t xml:space="preserve">estimated using LWR </w:t>
      </w:r>
      <w:r w:rsidR="005F39B0">
        <w:t xml:space="preserve">with </w:t>
      </w:r>
      <w:r w:rsidRPr="005C726D">
        <w:t xml:space="preserve">conversion factors </w:t>
      </w:r>
      <w:r w:rsidR="005F39B0">
        <w:t xml:space="preserve">borrowed </w:t>
      </w:r>
      <w:r w:rsidRPr="005C726D">
        <w:t xml:space="preserve">from taxa with similar body shapes. </w:t>
      </w:r>
      <w:r w:rsidR="005F39B0" w:rsidRPr="005C726D">
        <w:t xml:space="preserve">The biovolumes of </w:t>
      </w:r>
      <w:r w:rsidR="005F39B0" w:rsidRPr="005C726D">
        <w:lastRenderedPageBreak/>
        <w:t xml:space="preserve">some other taxa with relatively simple body shapes were approximated with geometric shapes (i.e., cylinder, cone, ellipsoid) (e.g., Hillebrand et al. 1999). </w:t>
      </w:r>
      <w:r w:rsidRPr="005C726D">
        <w:t>The rest of the taxa were assumed to be cylindrical during measurement following the general volumetric method (Benoist et al., 2019). The derived biovolumes were then converted to wet weight by assuming a specific density of 1.13 (Gerlach et al., 1985).</w:t>
      </w:r>
    </w:p>
    <w:p w14:paraId="1C8E275E" w14:textId="5A9CCFE9" w:rsidR="0067188B" w:rsidRDefault="008F0CE4" w:rsidP="00577380">
      <w:pPr>
        <w:pStyle w:val="Title2"/>
      </w:pPr>
      <w:r w:rsidRPr="004E22B6">
        <w:t>Data analysis</w:t>
      </w:r>
    </w:p>
    <w:p w14:paraId="3224C9B1" w14:textId="376C1FC7" w:rsidR="00330377" w:rsidRDefault="0017616C" w:rsidP="00330377">
      <w:r>
        <w:t xml:space="preserve">All data analysis were conducted using R version 4.0.3 </w:t>
      </w:r>
      <w:r>
        <w:fldChar w:fldCharType="begin"/>
      </w:r>
      <w:r>
        <w:instrText xml:space="preserve"> ADDIN ZOTERO_ITEM CSL_CITATION {"citationID":"WHnnrj1k","properties":{"formattedCitation":"(R Core Team, 2020)","plainCitation":"(R Core Team, 2020)","noteIndex":0},"citationItems":[{"id":1390,"uris":["http://zotero.org/users/6403124/items/BRTUU83S"],"itemData":{"id":1390,"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fldChar w:fldCharType="separate"/>
      </w:r>
      <w:r w:rsidRPr="0017616C">
        <w:rPr>
          <w:rFonts w:ascii="Calibri" w:hAnsi="Calibri" w:cs="Calibri"/>
        </w:rPr>
        <w:t>(R Core Team, 2020)</w:t>
      </w:r>
      <w:r>
        <w:fldChar w:fldCharType="end"/>
      </w:r>
      <w:r>
        <w:t xml:space="preserve"> with additional statistical packages </w:t>
      </w:r>
      <w:r w:rsidRPr="0017616C">
        <w:rPr>
          <w:i/>
        </w:rPr>
        <w:t>vegan</w:t>
      </w:r>
      <w:r>
        <w:t xml:space="preserve"> </w:t>
      </w:r>
      <w:r>
        <w:fldChar w:fldCharType="begin"/>
      </w:r>
      <w:r>
        <w:instrText xml:space="preserve"> ADDIN ZOTERO_ITEM CSL_CITATION {"citationID":"3IXYOvMe","properties":{"formattedCitation":"(Oksanen et al., 2021)","plainCitation":"(Oksanen et al., 2021)","noteIndex":0},"citationItems":[{"id":1391,"uris":["http://zotero.org/users/6403124/items/FIFD9NT9"],"itemData":{"id":1391,"type":"software","title":"vegan: Community Ecology Package","URL":"https://github.com/vegandevs/vegan","version":"R package version 2.6-0","author":[{"family":"Oksanen","given":"Jari"},{"literal":"F. Guillaume Blanchet"},{"literal":"Michael Friendly"},{"literal":"Roeland Kindt"},{"literal":"Pierre Legendre"},{"literal":"Dan McGlinn"},{"literal":"Peter R. Minchin"},{"literal":"R. B. O'Hara"},{"literal":"Gavin L. Simpson"},{"literal":"Peter Solymos"},{"literal":"M. Henry H. Stevens"},{"literal":"Eduard Szoecs"},{"literal":"Helene Wagner"}],"issued":{"date-parts":[["2021"]]}}}],"schema":"https://github.com/citation-style-language/schema/raw/master/csl-citation.json"} </w:instrText>
      </w:r>
      <w:r>
        <w:fldChar w:fldCharType="separate"/>
      </w:r>
      <w:r w:rsidRPr="0017616C">
        <w:rPr>
          <w:rFonts w:ascii="Calibri" w:hAnsi="Calibri" w:cs="Calibri"/>
        </w:rPr>
        <w:t>(Oksanen et al., 2021)</w:t>
      </w:r>
      <w:r>
        <w:fldChar w:fldCharType="end"/>
      </w:r>
      <w:r>
        <w:t xml:space="preserve">, </w:t>
      </w:r>
      <w:r w:rsidRPr="0017616C">
        <w:rPr>
          <w:i/>
        </w:rPr>
        <w:t>MuMIn</w:t>
      </w:r>
      <w:r>
        <w:t xml:space="preserve"> </w:t>
      </w:r>
      <w:r>
        <w:fldChar w:fldCharType="begin"/>
      </w:r>
      <w:r>
        <w:instrText xml:space="preserve"> ADDIN ZOTERO_ITEM CSL_CITATION {"citationID":"gGP0YlBK","properties":{"formattedCitation":"(Barto\\uc0\\u324{}, 2022)","plainCitation":"(Bartoń, 2022)","noteIndex":0},"citationItems":[{"id":1928,"uris":["http://zotero.org/users/6403124/items/VFXILAJU"],"itemData":{"id":1928,"type":"software","title":"MuMIn: Multi-Model Inference","URL":"url = https://CRAN.R-project.org/package=MuMIn","version":"R package version 1.46.0","author":[{"family":"Bartoń","given":"Kamil"}],"issued":{"date-parts":[["2022"]]}}}],"schema":"https://github.com/citation-style-language/schema/raw/master/csl-citation.json"} </w:instrText>
      </w:r>
      <w:r>
        <w:fldChar w:fldCharType="separate"/>
      </w:r>
      <w:r w:rsidRPr="0017616C">
        <w:rPr>
          <w:rFonts w:ascii="Calibri" w:hAnsi="Calibri" w:cs="Calibri"/>
          <w:szCs w:val="24"/>
        </w:rPr>
        <w:t>(Bartoń, 2022)</w:t>
      </w:r>
      <w:r>
        <w:fldChar w:fldCharType="end"/>
      </w:r>
      <w:r>
        <w:t xml:space="preserve">. Packages </w:t>
      </w:r>
      <w:r w:rsidRPr="0017616C">
        <w:rPr>
          <w:i/>
        </w:rPr>
        <w:t>dplyr</w:t>
      </w:r>
      <w:r>
        <w:t xml:space="preserve"> and </w:t>
      </w:r>
      <w:r w:rsidRPr="0017616C">
        <w:rPr>
          <w:i/>
        </w:rPr>
        <w:t>tidyr</w:t>
      </w:r>
      <w:r>
        <w:t xml:space="preserve"> were used for data cleaning </w:t>
      </w:r>
      <w:r>
        <w:fldChar w:fldCharType="begin"/>
      </w:r>
      <w:r>
        <w:instrText xml:space="preserve"> ADDIN ZOTERO_ITEM CSL_CITATION {"citationID":"UsRHloUn","properties":{"formattedCitation":"(Wickham, 2021; Wickham et al., 2021)","plainCitation":"(Wickham, 2021; Wickham et al., 2021)","noteIndex":0},"citationItems":[{"id":10687,"uris":["http://zotero.org/users/6403124/items/XW9CFBFW"],"itemData":{"id":10687,"type":"software","title":"tidyr: Tidy Messy Data","URL":"https://CRAN.R-project.org/package=tidyr","version":"R package version 1.1.3","author":[{"family":"Wickham","given":"Hadley"}],"issued":{"date-parts":[["2021"]]}}},{"id":10688,"uris":["http://zotero.org/users/6403124/items/KQ2N6JJZ"],"itemData":{"id":10688,"type":"software","title":"dplyr: A Grammar of Data Manipulation","URL":"https://CRAN.R-project.org/package=dplyr","version":"R package version 1.0.7","author":[{"family":"Wickham","given":"Hadley"},{"family":"Francois","given":"Romain"},{"family":"Henry","given":"Lionel"},{"family":"Muller","given":"Kirill"}],"issued":{"date-parts":[["2021"]]}}}],"schema":"https://github.com/citation-style-language/schema/raw/master/csl-citation.json"} </w:instrText>
      </w:r>
      <w:r>
        <w:fldChar w:fldCharType="separate"/>
      </w:r>
      <w:r w:rsidRPr="0017616C">
        <w:rPr>
          <w:rFonts w:ascii="Calibri" w:hAnsi="Calibri" w:cs="Calibri"/>
        </w:rPr>
        <w:t>(Wickham, 2021; Wickham et al., 2021)</w:t>
      </w:r>
      <w:r>
        <w:fldChar w:fldCharType="end"/>
      </w:r>
      <w:r>
        <w:t xml:space="preserve">. Results were visualized with </w:t>
      </w:r>
      <w:r w:rsidRPr="0017616C">
        <w:rPr>
          <w:i/>
        </w:rPr>
        <w:t>ggplot2</w:t>
      </w:r>
      <w:r w:rsidR="00380EB6">
        <w:t xml:space="preserve"> and its extensions</w:t>
      </w:r>
      <w:r>
        <w:t xml:space="preserve"> </w:t>
      </w:r>
      <w:r>
        <w:fldChar w:fldCharType="begin"/>
      </w:r>
      <w:r>
        <w:instrText xml:space="preserve"> ADDIN ZOTERO_ITEM CSL_CITATION {"citationID":"u2BSSxxy","properties":{"formattedCitation":"(Schloerke et al., 2021; Slowikowski, 2021; Wickham, 2016)","plainCitation":"(Schloerke et al., 2021; Slowikowski, 2021; Wickham, 2016)","noteIndex":0},"citationItems":[{"id":1395,"uris":["http://zotero.org/users/6403124/items/H2YSIWE4"],"itemData":{"id":1395,"type":"software","title":"GGally: Extension to 'ggplot2'","URL":"https://CRAN.R-project.org/package=GGally","version":"R package version 2.1.2","author":[{"family":"Schloerke","given":"Barret"},{"family":"Cook","given":"Di"},{"family":"Larmarange","given":"Joseph"},{"family":"Briatte","given":"Francois"},{"family":"Marbach","given":"Moritz"},{"family":"Thoen","given":"Edwin"},{"family":"Elberg","given":"Amos"},{"family":"Crowley","given":"Jason"}],"issued":{"date-parts":[["2021"]]}}},{"id":1394,"uris":["http://zotero.org/users/6403124/items/63NYWZP8"],"itemData":{"id":1394,"type":"software","title":"ggrepel: Automatically Position Non-Overlapping Text Labels with 'ggplot2'","URL":"https://CRAN.R-project.org/package=ggrepel","version":"R package version 0.9.1","author":[{"family":"Slowikowski","given":"Kamil"}],"issued":{"date-parts":[["2021"]]}}},{"id":1393,"uris":["http://zotero.org/users/6403124/items/SM5E6BWN"],"itemData":{"id":1393,"type":"software","ISBN":"978-3-319-24277-4","publisher":"Springer-Verlag New York","title":"ggplot2: elegant graphics for data analysis","URL":"https://ggplot2.tidyverse.org","author":[{"family":"Wickham","given":"Hadley"}],"issued":{"date-parts":[["2016"]]}}}],"schema":"https://github.com/citation-style-language/schema/raw/master/csl-citation.json"} </w:instrText>
      </w:r>
      <w:r>
        <w:fldChar w:fldCharType="separate"/>
      </w:r>
      <w:r w:rsidRPr="0017616C">
        <w:rPr>
          <w:rFonts w:ascii="Calibri" w:hAnsi="Calibri" w:cs="Calibri"/>
        </w:rPr>
        <w:t>(Schloerke et al., 2021; Slowikowski, 2021; Wickham, 2016)</w:t>
      </w:r>
      <w:r>
        <w:fldChar w:fldCharType="end"/>
      </w:r>
      <w:r w:rsidR="007C714E">
        <w:t xml:space="preserve"> and reported with the language of evidence </w:t>
      </w:r>
      <w:r w:rsidR="007C714E">
        <w:fldChar w:fldCharType="begin"/>
      </w:r>
      <w:r w:rsidR="007C714E">
        <w:instrText xml:space="preserve"> ADDIN ZOTERO_ITEM CSL_CITATION {"citationID":"TohuenOP","properties":{"formattedCitation":"(Muff et al., 2022)","plainCitation":"(Muff et al., 2022)","noteIndex":0},"citationItems":[{"id":4988,"uris":["http://zotero.org/users/6403124/items/8LMRM7J3"],"itemData":{"id":4988,"type":"article-journal","abstract":"Despite much criticism, black-or-white null-hypothesis significance testing with an arbitrary P-value cutoff still is the standard way to report scientific findings. One obstacle to progress is likely a lack of knowledge about suitable alternatives. Here, we suggest language of evidence that allows for a more nuanced approach to communicate scientific findings as a simple and intuitive alternative to statistical significance testing. We provide examples for rewriting results sections in research papers accordingly. Language of evidence has previously been suggested in medical statistics, and it is consistent with reporting approaches of international research networks, like the Intergovernmental Panel on Climate Change, for example. Instead of re-inventing the wheel, ecology and evolution might benefit from adopting some of the ‘good practices’ that exist in other fields.","container-title":"Trends in Ecology &amp; Evolution","DOI":"10.1016/j.tree.2021.10.009","ISSN":"0169-5347","issue":"3","journalAbbreviation":"Trends in Ecology &amp; Evolution","language":"en","page":"203-210","source":"ScienceDirect","title":"Rewriting results sections in the language of evidence","volume":"37","author":[{"family":"Muff","given":"Stefanie"},{"family":"Nilsen","given":"Erlend B."},{"family":"O’Hara","given":"Robert B."},{"family":"Nater","given":"Chloé R."}],"issued":{"date-parts":[["2022",3,1]]}}}],"schema":"https://github.com/citation-style-language/schema/raw/master/csl-citation.json"} </w:instrText>
      </w:r>
      <w:r w:rsidR="007C714E">
        <w:fldChar w:fldCharType="separate"/>
      </w:r>
      <w:r w:rsidR="007C714E" w:rsidRPr="007C714E">
        <w:rPr>
          <w:rFonts w:ascii="Calibri" w:hAnsi="Calibri" w:cs="Calibri"/>
        </w:rPr>
        <w:t>(Muff et al., 2022)</w:t>
      </w:r>
      <w:r w:rsidR="007C714E">
        <w:fldChar w:fldCharType="end"/>
      </w:r>
      <w:r>
        <w:t>.</w:t>
      </w:r>
      <w:r w:rsidR="0015585D">
        <w:t xml:space="preserve"> P</w:t>
      </w:r>
      <w:r w:rsidR="00330377">
        <w:t xml:space="preserve"> </w:t>
      </w:r>
      <w:r w:rsidR="0015585D">
        <w:t>value</w:t>
      </w:r>
      <w:r w:rsidR="00330377">
        <w:t>s ranging from 0.001 to 0.0001 provide very strong evidence, while p values ranging from 0.01 to 0.001 indicate strong evidence. P values ranging from 0.05 to 0.0, from 0.1 to 0.05, and from 1 to 0.1 indicate moderate, weak, and no evidence, respectively.</w:t>
      </w:r>
    </w:p>
    <w:p w14:paraId="0DE006F0" w14:textId="32EC05F8" w:rsidR="00A30BC8" w:rsidRDefault="0067743C" w:rsidP="0017616C">
      <w:r>
        <w:t>We divided explanatory variables into (</w:t>
      </w:r>
      <w:r>
        <w:rPr>
          <w:rFonts w:hint="eastAsia"/>
        </w:rPr>
        <w:t>1</w:t>
      </w:r>
      <w:r>
        <w:t xml:space="preserve">) spatiotemporal factors and (2) environmental variables to </w:t>
      </w:r>
      <w:r w:rsidR="00057834">
        <w:t>seek</w:t>
      </w:r>
      <w:r>
        <w:t xml:space="preserve"> spatiotemporal patterns and</w:t>
      </w:r>
      <w:r w:rsidR="001E76AC">
        <w:t xml:space="preserve"> identify</w:t>
      </w:r>
      <w:r>
        <w:t xml:space="preserve"> environmental drivers separately. </w:t>
      </w:r>
      <w:r w:rsidR="00B428F4">
        <w:t xml:space="preserve">Although </w:t>
      </w:r>
      <w:r>
        <w:t xml:space="preserve">not directly measured, </w:t>
      </w:r>
      <w:r w:rsidR="00D658CB">
        <w:t>the distance between each station and the Gaoping River mouth (</w:t>
      </w:r>
      <w:r>
        <w:t>DR</w:t>
      </w:r>
      <w:r>
        <w:rPr>
          <w:rFonts w:hint="eastAsia"/>
        </w:rPr>
        <w:t>M</w:t>
      </w:r>
      <w:r w:rsidR="00D658CB">
        <w:t>)</w:t>
      </w:r>
      <w:r>
        <w:t xml:space="preserve"> was calculated using </w:t>
      </w:r>
      <w:r w:rsidRPr="00A874E5">
        <w:t>World Geodetic System 1984</w:t>
      </w:r>
      <w:r>
        <w:t>. The coordinate of the river mouth was arbitrarily set at 120.423960</w:t>
      </w:r>
      <w:r>
        <w:rPr>
          <w:rFonts w:cstheme="minorHAnsi"/>
        </w:rPr>
        <w:t>⁰</w:t>
      </w:r>
      <w:r>
        <w:t>E and 22.470504</w:t>
      </w:r>
      <w:r>
        <w:rPr>
          <w:rFonts w:cstheme="minorHAnsi"/>
        </w:rPr>
        <w:t>⁰</w:t>
      </w:r>
      <w:r>
        <w:t>N using Google Map (</w:t>
      </w:r>
      <w:r w:rsidRPr="00A874E5">
        <w:rPr>
          <w:color w:val="FF0000"/>
        </w:rPr>
        <w:t>figure 1</w:t>
      </w:r>
      <w:r>
        <w:t>)</w:t>
      </w:r>
      <w:r>
        <w:rPr>
          <w:rFonts w:hint="eastAsia"/>
        </w:rPr>
        <w:t>.</w:t>
      </w:r>
      <w:r>
        <w:t xml:space="preserve"> </w:t>
      </w:r>
      <w:r w:rsidR="0017616C">
        <w:rPr>
          <w:rFonts w:hint="eastAsia"/>
        </w:rPr>
        <w:t>K</w:t>
      </w:r>
      <w:r w:rsidR="0017616C">
        <w:t xml:space="preserve">ey environmental variables were screened out with ecological reasoning and a Pearson correlation coefficient threshold of |r| &gt; 0.7 to prevent spurious results </w:t>
      </w:r>
      <w:r w:rsidR="0017616C">
        <w:fldChar w:fldCharType="begin"/>
      </w:r>
      <w:r w:rsidR="0017616C">
        <w:instrText xml:space="preserve"> ADDIN ZOTERO_ITEM CSL_CITATION {"citationID":"qmhcJw77","properties":{"formattedCitation":"(Dormann et al., 2013)","plainCitation":"(Dormann et al., 2013)","noteIndex":0},"citationItems":[{"id":1929,"uris":["http://zotero.org/users/6403124/items/EDDHKDXG"],"itemData":{"id":1929,"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container-title":"Ecography","DOI":"10.1111/j.1600-0587.2012.07348.x","ISSN":"1600-0587","issue":"1","language":"en","note":"_eprint: https://onlinelibrary.wiley.com/doi/pdf/10.1111/j.1600-0587.2012.07348.x","page":"27-46","source":"Wiley Online Library","title":"Collinearity: a review of methods to deal with it and a simulation study evaluating their performance","title-short":"Collinearity","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issued":{"date-parts":[["2013"]]}}}],"schema":"https://github.com/citation-style-language/schema/raw/master/csl-citation.json"} </w:instrText>
      </w:r>
      <w:r w:rsidR="0017616C">
        <w:fldChar w:fldCharType="separate"/>
      </w:r>
      <w:r w:rsidR="0017616C" w:rsidRPr="0017616C">
        <w:rPr>
          <w:rFonts w:ascii="Calibri" w:hAnsi="Calibri" w:cs="Calibri"/>
        </w:rPr>
        <w:t>(Dormann et al., 2013)</w:t>
      </w:r>
      <w:r w:rsidR="0017616C">
        <w:fldChar w:fldCharType="end"/>
      </w:r>
      <w:r w:rsidR="0017616C">
        <w:t>.</w:t>
      </w:r>
      <w:r w:rsidR="0080512A">
        <w:t xml:space="preserve"> </w:t>
      </w:r>
      <w:r w:rsidR="00A30BC8">
        <w:t xml:space="preserve">Dissolved oxygen was excluded since all stations were well-oxygenated </w:t>
      </w:r>
      <w:r w:rsidR="00A30BC8">
        <w:fldChar w:fldCharType="begin"/>
      </w:r>
      <w:r w:rsidR="00A30BC8">
        <w:instrText xml:space="preserve"> ADDIN ZOTERO_ITEM CSL_CITATION {"citationID":"Xz016xUt","properties":{"formattedCitation":"(Middelburg and Levin, 2009)","plainCitation":"(Middelburg and Levin, 2009)","noteIndex":0},"citationItems":[{"id":1234,"uris":["http://zotero.org/users/6403124/items/NVX5NXDF"],"itemData":{"id":1234,"type":"article-journal","abstract":"&lt;p&gt;&lt;strong class=\"journal-contentHeaderColor\"&gt;Abstract.&lt;/strong&gt; The intensity, duration and frequency of coastal hypoxia (oxygen concentration &amp;lt;63 μM) are increasing due to human alteration of coastal ecosystems and changes in oceanographic conditions due to global warming. Here we provide a concise review of the consequences of coastal hypoxia for sediment biogeochemistry. Changes in bottom-water oxygen levels have consequences for early diagenetic pathways (more anaerobic at expense of aerobic pathways), the efficiency of re-oxidation of reduced metabolites and the nature, direction and magnitude of sediment-water exchange fluxes. Hypoxia may also lead to more organic matter accumulation and burial and the organic matter eventually buried is also of higher quality, i.e. less degraded. Bottom-water oxygen levels also affect the organisms involved in organic matter processing with the contribution of metazoans decreasing as oxygen levels drop. Hypoxia has a significant effect on benthic animals with the consequences that ecosystem functions related to macrofauna such as bio-irrigation and bioturbation are significantly affected by hypoxia as well. Since many microbes and microbial-mediated biogeochemical processes depend on animal-induced transport processes (e.g. re-oxidation of particulate reduced sulphur and denitrification), there are indirect hypoxia effects on biogeochemistry via the benthos. Severe long-lasting hypoxia and anoxia may result in the accumulation of reduced compounds in sediments and elimination of macrobenthic communities with the consequences that biogeochemical properties during trajectories of decreasing and increasing oxygen may be different (hysteresis) with consequences for coastal ecosystem dynamics.&lt;/p&gt;","container-title":"Biogeosciences","DOI":"10.5194/bg-6-1273-2009","ISSN":"1726-4170","issue":"7","language":"English","note":"publisher: Copernicus GmbH","page":"1273-1293","source":"bg.copernicus.org","title":"Coastal hypoxia and sediment biogeochemistry","volume":"6","author":[{"family":"Middelburg","given":"J. J."},{"family":"Levin","given":"L. A."}],"issued":{"date-parts":[["2009",7,28]]}}}],"schema":"https://github.com/citation-style-language/schema/raw/master/csl-citation.json"} </w:instrText>
      </w:r>
      <w:r w:rsidR="00A30BC8">
        <w:fldChar w:fldCharType="separate"/>
      </w:r>
      <w:r w:rsidR="00A30BC8" w:rsidRPr="00A30BC8">
        <w:rPr>
          <w:rFonts w:ascii="Calibri" w:hAnsi="Calibri" w:cs="Calibri"/>
        </w:rPr>
        <w:t>(Middelburg and Levin, 2009)</w:t>
      </w:r>
      <w:r w:rsidR="00A30BC8">
        <w:fldChar w:fldCharType="end"/>
      </w:r>
      <w:r w:rsidR="00A30BC8">
        <w:t xml:space="preserve">. </w:t>
      </w:r>
      <w:r w:rsidR="0080512A">
        <w:t xml:space="preserve">Strong </w:t>
      </w:r>
      <w:r w:rsidR="0080512A">
        <w:lastRenderedPageBreak/>
        <w:t>correlations were present between salinity, transmission, and temperature (|r| &gt; 0.7)</w:t>
      </w:r>
      <w:r w:rsidR="00A30BC8">
        <w:t xml:space="preserve">; temperature was </w:t>
      </w:r>
      <w:r w:rsidR="005C4000">
        <w:rPr>
          <w:rFonts w:hint="eastAsia"/>
        </w:rPr>
        <w:t>s</w:t>
      </w:r>
      <w:r w:rsidR="005C4000">
        <w:t xml:space="preserve">elected into further analysis </w:t>
      </w:r>
      <w:r w:rsidR="00A30BC8">
        <w:t xml:space="preserve">due to its </w:t>
      </w:r>
      <w:r w:rsidR="005C4000">
        <w:t xml:space="preserve">cross-scale ecological </w:t>
      </w:r>
      <w:r w:rsidR="00A30BC8">
        <w:t>importance</w:t>
      </w:r>
      <w:r w:rsidR="005C4000">
        <w:t xml:space="preserve"> </w:t>
      </w:r>
      <w:r w:rsidR="005C4000">
        <w:fldChar w:fldCharType="begin"/>
      </w:r>
      <w:r w:rsidR="005C4000">
        <w:instrText xml:space="preserve"> ADDIN ZOTERO_ITEM CSL_CITATION {"citationID":"QmOstAyR","properties":{"formattedCitation":"(Brown et al., 2004)","plainCitation":"(Brown et al., 2004)","noteIndex":0},"citationItems":[{"id":241,"uris":["http://zotero.org/users/6403124/items/PUAR4F5B"],"itemData":{"id":241,"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5C4000">
        <w:fldChar w:fldCharType="separate"/>
      </w:r>
      <w:r w:rsidR="005C4000" w:rsidRPr="005C4000">
        <w:rPr>
          <w:rFonts w:ascii="Calibri" w:hAnsi="Calibri" w:cs="Calibri"/>
        </w:rPr>
        <w:t>(Brown et al., 2004)</w:t>
      </w:r>
      <w:r w:rsidR="005C4000">
        <w:fldChar w:fldCharType="end"/>
      </w:r>
      <w:r w:rsidR="0080512A">
        <w:t>.</w:t>
      </w:r>
      <w:r w:rsidR="00A30BC8">
        <w:t xml:space="preserve"> Due to strong collinearity between clay, silt, sand fractions, and D50 (|r| &gt; 0.7), D50 was selected as the sole indicator of sediment granulometry.</w:t>
      </w:r>
      <w:r w:rsidR="000258C2">
        <w:t xml:space="preserve"> </w:t>
      </w:r>
      <w:r w:rsidR="00AF5636">
        <w:t xml:space="preserve">Porosity and TN were highly correlated (r &gt; 0.7). Since </w:t>
      </w:r>
      <w:r w:rsidR="005C4000">
        <w:t xml:space="preserve">other </w:t>
      </w:r>
      <w:r w:rsidR="00FC7E1C">
        <w:t xml:space="preserve">geochemical </w:t>
      </w:r>
      <w:r w:rsidR="005C4000">
        <w:t xml:space="preserve">indicators, such as </w:t>
      </w:r>
      <w:r w:rsidR="00AF5636">
        <w:t>CN</w:t>
      </w:r>
      <w:r w:rsidR="005C4000">
        <w:t xml:space="preserve"> and Chla, </w:t>
      </w:r>
      <w:r w:rsidR="00AF5636">
        <w:t>also indicate organic matter quality</w:t>
      </w:r>
      <w:r w:rsidR="00EB46AB">
        <w:t xml:space="preserve"> </w:t>
      </w:r>
      <w:r w:rsidR="001B4B43">
        <w:fldChar w:fldCharType="begin"/>
      </w:r>
      <w:r w:rsidR="001B4B43">
        <w:instrText xml:space="preserve"> ADDIN ZOTERO_ITEM CSL_CITATION {"citationID":"GY4wbspG","properties":{"formattedCitation":"(Campany\\uc0\\u224{}-Llovet et al., 2017)","plainCitation":"(Campanyà-Llovet et al., 2017)","noteIndex":0},"citationItems":[{"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001B4B43">
        <w:fldChar w:fldCharType="separate"/>
      </w:r>
      <w:r w:rsidR="001B4B43" w:rsidRPr="001B4B43">
        <w:rPr>
          <w:rFonts w:ascii="Calibri" w:hAnsi="Calibri" w:cs="Calibri"/>
          <w:szCs w:val="24"/>
        </w:rPr>
        <w:t>(Campanyà-Llovet et al., 2017)</w:t>
      </w:r>
      <w:r w:rsidR="001B4B43">
        <w:fldChar w:fldCharType="end"/>
      </w:r>
      <w:r w:rsidR="00AF5636">
        <w:t>, TN was excluded</w:t>
      </w:r>
      <w:r w:rsidR="005C4000">
        <w:t xml:space="preserve"> in later analyses</w:t>
      </w:r>
      <w:r w:rsidR="00FE5EDA">
        <w:rPr>
          <w:rFonts w:hint="eastAsia"/>
        </w:rPr>
        <w:t>.</w:t>
      </w:r>
      <w:r w:rsidR="00FE5EDA">
        <w:t xml:space="preserve"> </w:t>
      </w:r>
      <w:r w:rsidR="005C4000">
        <w:rPr>
          <w:rFonts w:cstheme="minorHAnsi"/>
        </w:rPr>
        <w:t>δ</w:t>
      </w:r>
      <w:r w:rsidR="005C4000" w:rsidRPr="005C4000">
        <w:rPr>
          <w:rFonts w:cstheme="minorHAnsi"/>
          <w:vertAlign w:val="superscript"/>
        </w:rPr>
        <w:t>13</w:t>
      </w:r>
      <w:r w:rsidR="005C4000">
        <w:rPr>
          <w:rFonts w:hint="eastAsia"/>
        </w:rPr>
        <w:t>C</w:t>
      </w:r>
      <w:r w:rsidR="005C4000">
        <w:t xml:space="preserve"> and Chla were negatively correlated (r = </w:t>
      </w:r>
      <w:r w:rsidR="00AE0199">
        <w:rPr>
          <w:rFonts w:hint="eastAsia"/>
        </w:rPr>
        <w:t>-</w:t>
      </w:r>
      <w:r w:rsidR="00AE0199">
        <w:t>0.76</w:t>
      </w:r>
      <w:r w:rsidR="005C4000">
        <w:t>)</w:t>
      </w:r>
      <w:r w:rsidR="001B4B43">
        <w:t>.</w:t>
      </w:r>
      <w:r w:rsidR="00F605FB">
        <w:t xml:space="preserve"> Chla was </w:t>
      </w:r>
      <w:r w:rsidR="001B4B43">
        <w:t>included for further</w:t>
      </w:r>
      <w:r w:rsidR="00F605FB">
        <w:t xml:space="preserve"> analyses since </w:t>
      </w:r>
      <w:r w:rsidR="0052687C">
        <w:rPr>
          <w:rFonts w:cstheme="minorHAnsi"/>
        </w:rPr>
        <w:t>δ</w:t>
      </w:r>
      <w:r w:rsidR="0052687C" w:rsidRPr="005C4000">
        <w:rPr>
          <w:rFonts w:cstheme="minorHAnsi"/>
          <w:vertAlign w:val="superscript"/>
        </w:rPr>
        <w:t>13</w:t>
      </w:r>
      <w:r w:rsidR="0052687C">
        <w:rPr>
          <w:rFonts w:hint="eastAsia"/>
        </w:rPr>
        <w:t>C</w:t>
      </w:r>
      <w:r w:rsidR="0052687C">
        <w:t xml:space="preserve"> signatures </w:t>
      </w:r>
      <w:r w:rsidR="0052687C">
        <w:rPr>
          <w:rFonts w:hint="eastAsia"/>
        </w:rPr>
        <w:t>m</w:t>
      </w:r>
      <w:r w:rsidR="0052687C">
        <w:t xml:space="preserve">ay be confounded by </w:t>
      </w:r>
      <w:r w:rsidR="002506A6">
        <w:t>marine autochthonous carbon</w:t>
      </w:r>
      <w:r w:rsidR="0052687C">
        <w:t xml:space="preserve">, modern terrestrial carbon, </w:t>
      </w:r>
      <w:r w:rsidR="002506A6">
        <w:t xml:space="preserve">and petrogenic carbon </w:t>
      </w:r>
      <w:r w:rsidR="001B4B43">
        <w:t xml:space="preserve">in the </w:t>
      </w:r>
      <w:r w:rsidR="00C90BEE">
        <w:t xml:space="preserve">present </w:t>
      </w:r>
      <w:r w:rsidR="001B4B43">
        <w:t xml:space="preserve">study area </w:t>
      </w:r>
      <w:r w:rsidR="0052687C">
        <w:fldChar w:fldCharType="begin"/>
      </w:r>
      <w:r w:rsidR="00C613C8">
        <w:instrText xml:space="preserve"> ADDIN ZOTERO_ITEM CSL_CITATION {"citationID":"hLSu6BZo","properties":{"formattedCitation":"(Carter et al., 2012; Kao et al., 2006)","plainCitation":"(Carter et al., 2012; Kao et al., 2006)","noteIndex":0},"citationItems":[{"id":10180,"uris":["http://zotero.org/users/6403124/items/9VJNGBDM"],"itemData":{"id":10180,"type":"article-journal","abstract":"Subsea fiber-optic telecommunication cables can break under fast sediment flows that travel 100s of kilometers through the deep ocean in response to earthquakes and submarine landslides. Similar flows are inferred to form from major river floods whose sediment-laden waters plunge and travel along the seabed. However, the complex initiation of flood-related flows and their hazard potential have not been observed until now. Here we use cable fault data from the Gaoping Canyon/Manila Trench off Taiwan to show that a major river flood, formed during Typhoon Morakot (2009), generated two, long run-out, destructive sediment flows; one during peak flood and the other 3 days later. The latter flow was more damaging with speeds and run-out similar to that of landslide-triggered turbidity currents formed in the same catchment. If the second flow was due to remobilized canyon sediment, it occurred during low earthquake (&gt;Mw 2.0) activity, suggesting other triggering mechanisms.","container-title":"Geophysical Research Letters","DOI":"10.1029/2012GL051172","ISSN":"1944-8007","issue":"12","language":"en","note":"_eprint: https://onlinelibrary.wiley.com/doi/pdf/10.1029/2012GL051172","source":"Wiley Online Library","title":"Near-synchronous and delayed initiation of long run-out submarine sediment flows from a record-breaking river flood, offshore Taiwan","URL":"https://onlinelibrary.wiley.com/doi/abs/10.1029/2012GL051172","volume":"39","author":[{"family":"Carter","given":"L."},{"family":"Milliman","given":"J. D."},{"family":"Talling","given":"P. J."},{"family":"Gavey","given":"R."},{"family":"Wynn","given":"R. B."}],"accessed":{"date-parts":[["2023",4,14]]},"issued":{"date-parts":[["2012"]]}}},{"id":1086,"uris":["http://zotero.org/users/6403124/items/Q27UTJS4"],"itemData":{"id":1086,"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volume":"26","author":[{"family":"Kao","given":"Shuh-Ji"},{"family":"Shiah","given":"Fuh-Kwo"},{"family":"Wang","given":"Chung-Ho"},{"family":"Liu","given":"Kon-Kee"}],"issued":{"date-parts":[["2006",12]]}}}],"schema":"https://github.com/citation-style-language/schema/raw/master/csl-citation.json"} </w:instrText>
      </w:r>
      <w:r w:rsidR="0052687C">
        <w:fldChar w:fldCharType="separate"/>
      </w:r>
      <w:r w:rsidR="0052687C" w:rsidRPr="0052687C">
        <w:rPr>
          <w:rFonts w:ascii="Calibri" w:hAnsi="Calibri" w:cs="Calibri"/>
        </w:rPr>
        <w:t>(Carter et al., 2012; Kao et al., 2006</w:t>
      </w:r>
      <w:r w:rsidR="00C769A0">
        <w:rPr>
          <w:rFonts w:ascii="Calibri" w:hAnsi="Calibri" w:cs="Calibri"/>
        </w:rPr>
        <w:t>, also see discussion</w:t>
      </w:r>
      <w:r w:rsidR="0052687C" w:rsidRPr="0052687C">
        <w:rPr>
          <w:rFonts w:ascii="Calibri" w:hAnsi="Calibri" w:cs="Calibri"/>
        </w:rPr>
        <w:t>)</w:t>
      </w:r>
      <w:r w:rsidR="0052687C">
        <w:fldChar w:fldCharType="end"/>
      </w:r>
      <w:r w:rsidR="005C4000">
        <w:t xml:space="preserve">. </w:t>
      </w:r>
      <w:r w:rsidR="00A30BC8">
        <w:t xml:space="preserve">The </w:t>
      </w:r>
      <w:r w:rsidR="009778EF">
        <w:t xml:space="preserve">resulting </w:t>
      </w:r>
      <w:r w:rsidR="00A30BC8">
        <w:t xml:space="preserve">variables were </w:t>
      </w:r>
      <w:r w:rsidR="009778EF" w:rsidRPr="009778EF">
        <w:rPr>
          <w:rFonts w:hint="eastAsia"/>
          <w:i/>
        </w:rPr>
        <w:t>T</w:t>
      </w:r>
      <w:r w:rsidR="009778EF" w:rsidRPr="009778EF">
        <w:rPr>
          <w:i/>
        </w:rPr>
        <w:t>emp</w:t>
      </w:r>
      <w:r w:rsidR="009778EF">
        <w:t xml:space="preserve">, </w:t>
      </w:r>
      <w:r w:rsidR="009778EF" w:rsidRPr="009778EF">
        <w:rPr>
          <w:i/>
        </w:rPr>
        <w:t>Fluo</w:t>
      </w:r>
      <w:r w:rsidR="009778EF">
        <w:t xml:space="preserve">, </w:t>
      </w:r>
      <w:r w:rsidR="009778EF" w:rsidRPr="009778EF">
        <w:rPr>
          <w:i/>
        </w:rPr>
        <w:t>Por</w:t>
      </w:r>
      <w:r w:rsidR="009778EF">
        <w:t xml:space="preserve">, </w:t>
      </w:r>
      <w:r w:rsidR="000258C2" w:rsidRPr="000258C2">
        <w:rPr>
          <w:i/>
        </w:rPr>
        <w:t>D50</w:t>
      </w:r>
      <w:r w:rsidR="000258C2">
        <w:t xml:space="preserve">, </w:t>
      </w:r>
      <w:r w:rsidR="009778EF" w:rsidRPr="009778EF">
        <w:rPr>
          <w:i/>
        </w:rPr>
        <w:t>TOC</w:t>
      </w:r>
      <w:r w:rsidR="009778EF">
        <w:t xml:space="preserve">, </w:t>
      </w:r>
      <w:r w:rsidR="009778EF" w:rsidRPr="00AF5636">
        <w:rPr>
          <w:i/>
        </w:rPr>
        <w:t>CN</w:t>
      </w:r>
      <w:r w:rsidR="009778EF">
        <w:t xml:space="preserve">, and </w:t>
      </w:r>
      <w:r w:rsidR="009778EF" w:rsidRPr="00AF5636">
        <w:rPr>
          <w:i/>
        </w:rPr>
        <w:t>Chla</w:t>
      </w:r>
      <w:r w:rsidR="009778EF">
        <w:t xml:space="preserve">. The variables </w:t>
      </w:r>
      <w:r w:rsidR="00FC7E1C">
        <w:t xml:space="preserve">were </w:t>
      </w:r>
      <w:r w:rsidR="00A30BC8">
        <w:t>centered and scaled to unit variance.</w:t>
      </w:r>
      <w:r w:rsidR="00B32EEB">
        <w:t xml:space="preserve"> Two axes of the principal component analysis (PCA) were extracted to visualize the environmental difference among sampling sites.</w:t>
      </w:r>
    </w:p>
    <w:p w14:paraId="074FD1A4" w14:textId="5DD58D2F" w:rsidR="009043AB" w:rsidRDefault="009043AB" w:rsidP="0017616C">
      <w:r>
        <w:t xml:space="preserve">Macrofauna abundance and biomass assemblages were Box-Cox-chord transformed </w:t>
      </w:r>
      <w:r>
        <w:fldChar w:fldCharType="begin"/>
      </w:r>
      <w:r>
        <w:instrText xml:space="preserve"> ADDIN ZOTERO_ITEM CSL_CITATION {"citationID":"NBsQSjRB","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fldChar w:fldCharType="separate"/>
      </w:r>
      <w:r w:rsidRPr="009043AB">
        <w:rPr>
          <w:rFonts w:ascii="Calibri" w:hAnsi="Calibri" w:cs="Calibri"/>
        </w:rPr>
        <w:t>(Legendre and Borcard, 2018)</w:t>
      </w:r>
      <w:r>
        <w:fldChar w:fldCharType="end"/>
      </w:r>
      <w:r>
        <w:t xml:space="preserve">. </w:t>
      </w:r>
      <w:r w:rsidR="00AA67C5">
        <w:rPr>
          <w:rFonts w:hint="eastAsia"/>
        </w:rPr>
        <w:t>W</w:t>
      </w:r>
      <w:r w:rsidR="00AA67C5">
        <w:t xml:space="preserve">hile Hellinger transformation strictly takes the exponent of 0.5 on ecological data before chord transformation, Box-Cox-chord transformation </w:t>
      </w:r>
      <w:r w:rsidR="00561DBA">
        <w:t xml:space="preserve">is more flexible, </w:t>
      </w:r>
      <w:r w:rsidR="00AA67C5">
        <w:t>provid</w:t>
      </w:r>
      <w:r w:rsidR="00561DBA">
        <w:t xml:space="preserve">ing </w:t>
      </w:r>
      <w:r w:rsidR="00AA67C5">
        <w:t>a series of exponents for ecologists to choose from.</w:t>
      </w:r>
      <w:r w:rsidR="008A6549">
        <w:t xml:space="preserve"> Using </w:t>
      </w:r>
      <w:r w:rsidR="00E3642C">
        <w:t xml:space="preserve">the </w:t>
      </w:r>
      <w:r w:rsidR="008A6549">
        <w:t>Dagnelie</w:t>
      </w:r>
      <w:r w:rsidR="00E3642C">
        <w:t xml:space="preserve"> </w:t>
      </w:r>
      <w:r w:rsidR="008A6549">
        <w:t xml:space="preserve">test, the exponent that reaches multinormality of </w:t>
      </w:r>
      <w:r w:rsidR="00E3642C">
        <w:t xml:space="preserve">the Mahalanobis generalized </w:t>
      </w:r>
      <w:r w:rsidR="008A6549">
        <w:t>distance</w:t>
      </w:r>
      <w:r w:rsidR="00FB1738">
        <w:t xml:space="preserve">, i.e., the distance between each object and the multivariate mean, </w:t>
      </w:r>
      <w:r w:rsidR="008A6549">
        <w:t xml:space="preserve">can be sought </w:t>
      </w:r>
      <w:r w:rsidR="008A6549">
        <w:fldChar w:fldCharType="begin"/>
      </w:r>
      <w:r w:rsidR="008A6549">
        <w:instrText xml:space="preserve"> ADDIN ZOTERO_ITEM CSL_CITATION {"citationID":"14A3F1Z5","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rsidR="008A6549">
        <w:fldChar w:fldCharType="separate"/>
      </w:r>
      <w:r w:rsidR="008A6549" w:rsidRPr="008A6549">
        <w:rPr>
          <w:rFonts w:ascii="Calibri" w:hAnsi="Calibri" w:cs="Calibri"/>
        </w:rPr>
        <w:t>(Legendre and Borcard, 2018)</w:t>
      </w:r>
      <w:r w:rsidR="008A6549">
        <w:fldChar w:fldCharType="end"/>
      </w:r>
      <w:r w:rsidR="008A6549">
        <w:t>. In this study, the exponent for macrofauna abundance and biomass compositions were 0.3 and 0.1, respectively.</w:t>
      </w:r>
      <w:r>
        <w:t xml:space="preserve"> </w:t>
      </w:r>
      <w:r w:rsidR="008A6549">
        <w:t>Euclidean distance w</w:t>
      </w:r>
      <w:r w:rsidR="00E3642C">
        <w:t>as</w:t>
      </w:r>
      <w:r w:rsidR="008A6549">
        <w:t xml:space="preserve"> then used to calculate between-sample pairwise distances.</w:t>
      </w:r>
      <w:r w:rsidR="00B66926">
        <w:t xml:space="preserve"> </w:t>
      </w:r>
      <w:r w:rsidR="001F2CA9">
        <w:t xml:space="preserve">The first two axes of the principal component analysis (PCA) were used to </w:t>
      </w:r>
      <w:r w:rsidR="001F2CA9">
        <w:lastRenderedPageBreak/>
        <w:t>visualize the compositional difference between samples.</w:t>
      </w:r>
      <w:r w:rsidR="001F2CA9">
        <w:rPr>
          <w:rFonts w:hint="eastAsia"/>
        </w:rPr>
        <w:t xml:space="preserve"> </w:t>
      </w:r>
      <w:r w:rsidR="001F2CA9">
        <w:t xml:space="preserve">Only taxa with 40% of their variation explained by the first two PCs were shown. </w:t>
      </w:r>
      <w:r w:rsidR="00B66926">
        <w:t xml:space="preserve">On the other hand, macrofauna abundance and biomass were log10 transformed, while </w:t>
      </w:r>
      <w:r w:rsidR="00014B2B">
        <w:t>TOU</w:t>
      </w:r>
      <w:r w:rsidR="00B66926">
        <w:t xml:space="preserve"> were not., while scatterplots were drawn to show spatiotemporal variations between stations.</w:t>
      </w:r>
    </w:p>
    <w:p w14:paraId="14AC0F34" w14:textId="44B23769" w:rsidR="00B66926" w:rsidRDefault="00E3642C" w:rsidP="0017616C">
      <w:r>
        <w:t xml:space="preserve">Water depth, </w:t>
      </w:r>
      <w:r w:rsidR="008B1472">
        <w:t>DRM</w:t>
      </w:r>
      <w:r>
        <w:t xml:space="preserve">, and Cruise </w:t>
      </w:r>
      <w:r w:rsidR="00B66926">
        <w:t xml:space="preserve">with all possible two-way interactions </w:t>
      </w:r>
      <w:r>
        <w:t>were fitted on (1) m</w:t>
      </w:r>
      <w:r w:rsidR="008C166F">
        <w:t xml:space="preserve">acrofauna </w:t>
      </w:r>
      <w:r>
        <w:t>abundance composition, (2) biomass composition</w:t>
      </w:r>
      <w:r w:rsidR="008C166F">
        <w:t xml:space="preserve">, </w:t>
      </w:r>
      <w:r>
        <w:t xml:space="preserve">(3) </w:t>
      </w:r>
      <w:r w:rsidR="008C166F">
        <w:t xml:space="preserve">abundance, </w:t>
      </w:r>
      <w:r>
        <w:t xml:space="preserve">(4) </w:t>
      </w:r>
      <w:r w:rsidR="008C166F">
        <w:t xml:space="preserve">biomass, and </w:t>
      </w:r>
      <w:r>
        <w:t xml:space="preserve">(5) </w:t>
      </w:r>
      <w:r w:rsidR="000447C5">
        <w:t>TOU</w:t>
      </w:r>
      <w:r w:rsidR="008C166F">
        <w:t xml:space="preserve"> </w:t>
      </w:r>
      <w:r>
        <w:t>to examine spatiotemporal patterns</w:t>
      </w:r>
      <w:r w:rsidR="00030ED6">
        <w:t>.</w:t>
      </w:r>
      <w:r w:rsidR="00DF40C4">
        <w:t xml:space="preserve"> We used </w:t>
      </w:r>
      <w:r w:rsidR="00785A15">
        <w:t xml:space="preserve"> </w:t>
      </w:r>
      <w:r w:rsidR="00DF40C4">
        <w:t xml:space="preserve">PERMANOVA with 9999 permutations </w:t>
      </w:r>
      <w:r w:rsidR="00DF40C4">
        <w:rPr>
          <w:rFonts w:hint="eastAsia"/>
        </w:rPr>
        <w:t>o</w:t>
      </w:r>
      <w:r w:rsidR="00DF40C4">
        <w:t>n m</w:t>
      </w:r>
      <w:r w:rsidR="0067743C">
        <w:t>acrofauna</w:t>
      </w:r>
      <w:r w:rsidR="00FE5EDA">
        <w:t xml:space="preserve"> </w:t>
      </w:r>
      <w:r w:rsidR="00A6732E">
        <w:t xml:space="preserve">abundance and biomass </w:t>
      </w:r>
      <w:r w:rsidR="00FE5EDA">
        <w:t>composition</w:t>
      </w:r>
      <w:r w:rsidR="0067743C">
        <w:t>s</w:t>
      </w:r>
      <w:r w:rsidR="00FE5EDA">
        <w:t xml:space="preserve"> </w:t>
      </w:r>
      <w:r w:rsidR="00B66926">
        <w:fldChar w:fldCharType="begin"/>
      </w:r>
      <w:r w:rsidR="00B66926">
        <w:instrText xml:space="preserve"> ADDIN ZOTERO_ITEM CSL_CITATION {"citationID":"dCmXFwc6","properties":{"formattedCitation":"(Anderson, 2017)","plainCitation":"(Anderson, 2017)","noteIndex":0},"citationItems":[{"id":1073,"uris":["http://zotero.org/users/6403124/items/AS7XL7CK"],"itemData":{"id":1073,"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note":"_eprint: https://onlinelibrary.wiley.com/doi/pdf/10.1002/9781118445112.stat07841\nDOI: 10.1002/9781118445112.stat07841","page":"1-15","publisher":"American Cancer Society","source":"Wiley Online Library","title":"Permutational Multivariate Analysis of Variance (PERMANOVA)","URL":"https://onlinelibrary.wiley.com/doi/abs/10.1002/9781118445112.stat07841","author":[{"family":"Anderson","given":"Marti J."}],"accessed":{"date-parts":[["2021",9,22]]},"issued":{"date-parts":[["2017"]]}}}],"schema":"https://github.com/citation-style-language/schema/raw/master/csl-citation.json"} </w:instrText>
      </w:r>
      <w:r w:rsidR="00B66926">
        <w:fldChar w:fldCharType="separate"/>
      </w:r>
      <w:r w:rsidR="00B66926" w:rsidRPr="00B66926">
        <w:rPr>
          <w:rFonts w:ascii="Calibri" w:hAnsi="Calibri" w:cs="Calibri"/>
        </w:rPr>
        <w:t>(Anderson, 2017)</w:t>
      </w:r>
      <w:r w:rsidR="00B66926">
        <w:fldChar w:fldCharType="end"/>
      </w:r>
      <w:r w:rsidR="0067743C">
        <w:t xml:space="preserve">, while </w:t>
      </w:r>
      <w:r w:rsidR="00DF40C4">
        <w:t>we fit simple linear regression</w:t>
      </w:r>
      <w:r w:rsidR="00530514">
        <w:t>s</w:t>
      </w:r>
      <w:r w:rsidR="00DF40C4">
        <w:t xml:space="preserve"> on </w:t>
      </w:r>
      <w:r w:rsidR="0067743C">
        <w:t xml:space="preserve">macrofauna abundance, biomass, and </w:t>
      </w:r>
      <w:r w:rsidR="00B32EEB">
        <w:t>sediment TOU</w:t>
      </w:r>
      <w:r w:rsidR="0067743C">
        <w:t xml:space="preserve"> under </w:t>
      </w:r>
      <w:r w:rsidR="00FE5EDA">
        <w:t>the multimodel inference framework</w:t>
      </w:r>
      <w:r w:rsidR="00B66926">
        <w:t>.</w:t>
      </w:r>
      <w:r w:rsidR="009B0A91" w:rsidRPr="009B0A91">
        <w:t xml:space="preserve"> </w:t>
      </w:r>
      <w:r w:rsidR="00A22B49">
        <w:t>Preventing arbitrar</w:t>
      </w:r>
      <w:r w:rsidR="00C23574">
        <w:t xml:space="preserve">ily </w:t>
      </w:r>
      <w:r w:rsidR="0046700D">
        <w:t xml:space="preserve">selecting </w:t>
      </w:r>
      <w:r w:rsidR="00C23574">
        <w:t>a single model</w:t>
      </w:r>
      <w:r w:rsidR="0046700D">
        <w:rPr>
          <w:rFonts w:hint="eastAsia"/>
        </w:rPr>
        <w:t xml:space="preserve"> f</w:t>
      </w:r>
      <w:r w:rsidR="0046700D">
        <w:t>or inference</w:t>
      </w:r>
      <w:r w:rsidR="00A22B49">
        <w:t>, t</w:t>
      </w:r>
      <w:r w:rsidR="009B0A91" w:rsidRPr="009B0A91">
        <w:t>he multimodel</w:t>
      </w:r>
      <w:r w:rsidR="009B0A91">
        <w:t xml:space="preserve"> inference</w:t>
      </w:r>
      <w:r w:rsidR="009B0A91" w:rsidRPr="009B0A91">
        <w:t xml:space="preserve"> framework</w:t>
      </w:r>
      <w:r w:rsidR="001E4CBB" w:rsidRPr="001E4CBB">
        <w:t xml:space="preserve"> </w:t>
      </w:r>
      <w:r w:rsidR="001E4CBB" w:rsidRPr="009B0A91">
        <w:t>us</w:t>
      </w:r>
      <w:r w:rsidR="001E4CBB">
        <w:t>es</w:t>
      </w:r>
      <w:r w:rsidR="001E4CBB" w:rsidRPr="009B0A91">
        <w:t xml:space="preserve"> information theoretic approaches</w:t>
      </w:r>
      <w:r w:rsidR="000B09CB">
        <w:t xml:space="preserve"> to</w:t>
      </w:r>
      <w:r w:rsidR="009B0A91" w:rsidRPr="009B0A91">
        <w:t xml:space="preserve"> </w:t>
      </w:r>
      <w:r w:rsidR="000B09CB">
        <w:t xml:space="preserve">account </w:t>
      </w:r>
      <w:r w:rsidR="009B0A91" w:rsidRPr="009B0A91">
        <w:t>uncertainty</w:t>
      </w:r>
      <w:r w:rsidR="000B09CB">
        <w:t xml:space="preserve"> across several models</w:t>
      </w:r>
      <w:r w:rsidR="00FF6FE2">
        <w:t>, identifies competing models,</w:t>
      </w:r>
      <w:r w:rsidR="000B09CB">
        <w:t xml:space="preserve"> </w:t>
      </w:r>
      <w:r w:rsidR="009B0A91" w:rsidRPr="009B0A91">
        <w:t xml:space="preserve">and </w:t>
      </w:r>
      <w:r w:rsidR="00FF6FE2">
        <w:t xml:space="preserve">then </w:t>
      </w:r>
      <w:r w:rsidR="009B0A91" w:rsidRPr="009B0A91">
        <w:t xml:space="preserve">draws inferences from </w:t>
      </w:r>
      <w:r w:rsidR="000B09CB">
        <w:t xml:space="preserve">them </w:t>
      </w:r>
      <w:r w:rsidR="000B09CB">
        <w:fldChar w:fldCharType="begin"/>
      </w:r>
      <w:r w:rsidR="000B09CB">
        <w:instrText xml:space="preserve"> ADDIN ZOTERO_ITEM CSL_CITATION {"citationID":"PyzvS9i9","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0B09CB">
        <w:fldChar w:fldCharType="separate"/>
      </w:r>
      <w:r w:rsidR="000B09CB" w:rsidRPr="000B09CB">
        <w:rPr>
          <w:rFonts w:ascii="Calibri" w:hAnsi="Calibri" w:cs="Calibri"/>
        </w:rPr>
        <w:t>(Burnham and Anderson, 2002)</w:t>
      </w:r>
      <w:r w:rsidR="000B09CB">
        <w:fldChar w:fldCharType="end"/>
      </w:r>
      <w:r w:rsidR="009B0A91" w:rsidRPr="009B0A91">
        <w:t>.</w:t>
      </w:r>
      <w:r w:rsidR="009B0A91">
        <w:t xml:space="preserve"> </w:t>
      </w:r>
      <w:r w:rsidR="0067743C">
        <w:t>W</w:t>
      </w:r>
      <w:r w:rsidR="00FE5EDA">
        <w:t xml:space="preserve">e sought all possible combinations of the explanatory variables and </w:t>
      </w:r>
      <w:r w:rsidR="00DA6271">
        <w:t xml:space="preserve">extracted an un-nested top model set </w:t>
      </w:r>
      <w:r w:rsidR="00FE5EDA">
        <w:t xml:space="preserve">with </w:t>
      </w:r>
      <w:r w:rsidR="009043AB">
        <w:rPr>
          <w:rFonts w:cstheme="minorHAnsi"/>
        </w:rPr>
        <w:t>Δ</w:t>
      </w:r>
      <w:r w:rsidR="00FE5EDA">
        <w:t xml:space="preserve">AICc </w:t>
      </w:r>
      <w:r w:rsidR="009043AB">
        <w:t>&lt;</w:t>
      </w:r>
      <w:r w:rsidR="00FE5EDA">
        <w:t xml:space="preserve"> 6 </w:t>
      </w:r>
      <w:r w:rsidR="00FE5EDA">
        <w:fldChar w:fldCharType="begin"/>
      </w:r>
      <w:r w:rsidR="00FE5EDA">
        <w:instrText xml:space="preserve"> ADDIN ZOTERO_ITEM CSL_CITATION {"citationID":"Hh30ZAxH","properties":{"formattedCitation":"(Richards, 2008, 2005)","plainCitation":"(Richards, 2008, 2005)","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id":11457,"uris":["http://zotero.org/users/6403124/items/VGZJTAMM"],"itemData":{"id":11457,"type":"article-journal","abstract":"Ecologists are increasingly applying model selection to their data analyses, primarily to compare regression models. Model selection can also be used to compare mechanistic models derived from ecological theory, thereby providing a formal framework for testing the theory. The Akaike Information Criterion (AIC) is the most commonly adopted criterion used to compare models; however, its performance in general is not very well known. The best model according to AIC has the smallest expected Kullback-Leibler (K-L) distance, which is an information-theoretic measure of the difference between a model and the truth. I review the theory behind AIC and demonstrate how it can be used to test ecological theory by considering two example studies of foraging, motivated by simple foraging theory. I present plausible truths for the two studies, and models that can be fit to the foraging data. K-L distances are calculated for simulated studies, which provide an appropriate test of AIC. Results support the use of a commonly adopted rule of thumb for selecting models based on AIC differences. However, AICc, a corrected version of AIC commonly used to reduce model selection bias, showed no clear improvement, and model averaging, a technique to reduce model prediction bias, gave mixed results.","container-title":"Ecology","DOI":"10.1890/05-0074","ISSN":"1939-9170","issue":"10","language":"en","note":"_eprint: https://esajournals.onlinelibrary.wiley.com/doi/pdf/10.1890/05-0074","page":"2805-2814","source":"Wiley Online Library","title":"Testing Ecological Theory Using the Information-Theoretic Approach: Examples and Cautionary Results","title-short":"Testing Ecological Theory Using the Information-Theoretic Approach","volume":"86","author":[{"family":"Richards","given":"Shane A."}],"issued":{"date-parts":[["2005"]]}}}],"schema":"https://github.com/citation-style-language/schema/raw/master/csl-citation.json"} </w:instrText>
      </w:r>
      <w:r w:rsidR="00FE5EDA">
        <w:fldChar w:fldCharType="separate"/>
      </w:r>
      <w:r w:rsidR="00FE5EDA" w:rsidRPr="00FE5EDA">
        <w:rPr>
          <w:rFonts w:ascii="Calibri" w:hAnsi="Calibri" w:cs="Calibri"/>
        </w:rPr>
        <w:t>(Richards, 2008, 2005)</w:t>
      </w:r>
      <w:r w:rsidR="00FE5EDA">
        <w:fldChar w:fldCharType="end"/>
      </w:r>
      <w:r w:rsidR="00FE5EDA">
        <w:t xml:space="preserve">. </w:t>
      </w:r>
      <w:r w:rsidR="0093423C">
        <w:t>Using such</w:t>
      </w:r>
      <w:r w:rsidR="00DA6271">
        <w:t xml:space="preserve"> </w:t>
      </w:r>
      <w:r w:rsidR="00870A6A">
        <w:rPr>
          <w:rFonts w:hint="eastAsia"/>
        </w:rPr>
        <w:t>a</w:t>
      </w:r>
      <w:r w:rsidR="00870A6A">
        <w:t xml:space="preserve"> </w:t>
      </w:r>
      <w:r w:rsidR="00DA6271">
        <w:t xml:space="preserve">conservative </w:t>
      </w:r>
      <w:r w:rsidR="00870A6A">
        <w:t xml:space="preserve">criteria </w:t>
      </w:r>
      <w:r w:rsidR="00DA6271">
        <w:t xml:space="preserve">has the advantage of </w:t>
      </w:r>
      <w:r w:rsidR="002D3F75">
        <w:t xml:space="preserve">disregarding </w:t>
      </w:r>
      <w:r w:rsidR="0084425D">
        <w:t xml:space="preserve">overly complex </w:t>
      </w:r>
      <w:r w:rsidR="00DA6271">
        <w:t>model</w:t>
      </w:r>
      <w:r w:rsidR="00870A6A">
        <w:t>s</w:t>
      </w:r>
      <w:r w:rsidR="0084425D">
        <w:t xml:space="preserve">, which include more variables without notable decrease in AICc </w:t>
      </w:r>
      <w:r w:rsidR="00AE3B88">
        <w:t xml:space="preserve">values </w:t>
      </w:r>
      <w:r w:rsidR="00DA6271">
        <w:fldChar w:fldCharType="begin"/>
      </w:r>
      <w:r w:rsidR="00DA6271">
        <w:instrText xml:space="preserve"> ADDIN ZOTERO_ITEM CSL_CITATION {"citationID":"XuW91bXs","properties":{"formattedCitation":"(Richards, 2008)","plainCitation":"(Richards, 2008)","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schema":"https://github.com/citation-style-language/schema/raw/master/csl-citation.json"} </w:instrText>
      </w:r>
      <w:r w:rsidR="00DA6271">
        <w:fldChar w:fldCharType="separate"/>
      </w:r>
      <w:r w:rsidR="00DA6271" w:rsidRPr="00DA6271">
        <w:rPr>
          <w:rFonts w:ascii="Calibri" w:hAnsi="Calibri" w:cs="Calibri"/>
        </w:rPr>
        <w:t>(Richards, 2008)</w:t>
      </w:r>
      <w:r w:rsidR="00DA6271">
        <w:fldChar w:fldCharType="end"/>
      </w:r>
      <w:r w:rsidR="0093423C">
        <w:t>.</w:t>
      </w:r>
      <w:r w:rsidR="009043AB">
        <w:t xml:space="preserve"> We then took the natural average of the resulting models to seek ecological </w:t>
      </w:r>
      <w:r w:rsidR="00870A6A">
        <w:t>trends</w:t>
      </w:r>
      <w:r w:rsidR="007D191B">
        <w:t xml:space="preserve"> </w:t>
      </w:r>
      <w:r w:rsidR="007D191B">
        <w:fldChar w:fldCharType="begin"/>
      </w:r>
      <w:r w:rsidR="007D191B">
        <w:instrText xml:space="preserve"> ADDIN ZOTERO_ITEM CSL_CITATION {"citationID":"RTwFrmjV","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7D191B">
        <w:fldChar w:fldCharType="separate"/>
      </w:r>
      <w:r w:rsidR="007D191B" w:rsidRPr="007D191B">
        <w:rPr>
          <w:rFonts w:ascii="Calibri" w:hAnsi="Calibri" w:cs="Calibri"/>
        </w:rPr>
        <w:t>(Burnham and Anderson, 2002)</w:t>
      </w:r>
      <w:r w:rsidR="007D191B">
        <w:fldChar w:fldCharType="end"/>
      </w:r>
      <w:r w:rsidR="009043AB">
        <w:t>.</w:t>
      </w:r>
      <w:r w:rsidR="0048039B">
        <w:rPr>
          <w:rFonts w:hint="eastAsia"/>
        </w:rPr>
        <w:t xml:space="preserve"> </w:t>
      </w:r>
    </w:p>
    <w:p w14:paraId="35D514B3" w14:textId="1D2FAC8C" w:rsidR="00FE5EDA" w:rsidRDefault="0048039B" w:rsidP="0017616C">
      <w:r>
        <w:rPr>
          <w:rFonts w:hint="eastAsia"/>
        </w:rPr>
        <w:t>E</w:t>
      </w:r>
      <w:r w:rsidR="00FE5EDA">
        <w:t>nvironmental</w:t>
      </w:r>
      <w:r w:rsidR="00B66926">
        <w:rPr>
          <w:rFonts w:hint="eastAsia"/>
        </w:rPr>
        <w:t xml:space="preserve"> v</w:t>
      </w:r>
      <w:r w:rsidR="00B66926">
        <w:t xml:space="preserve">ariables were fitted on </w:t>
      </w:r>
      <w:r w:rsidR="00FE5EDA">
        <w:t xml:space="preserve">macrofauna </w:t>
      </w:r>
      <w:r w:rsidR="007A21DD">
        <w:t xml:space="preserve">abundance </w:t>
      </w:r>
      <w:r w:rsidR="00FE5EDA">
        <w:t>composition</w:t>
      </w:r>
      <w:r w:rsidR="007A21DD">
        <w:t>, biomass composition</w:t>
      </w:r>
      <w:r w:rsidR="00FE5EDA">
        <w:t xml:space="preserve">, abundance, biomass, and </w:t>
      </w:r>
      <w:r w:rsidR="00B32EEB">
        <w:t>TOU</w:t>
      </w:r>
      <w:r w:rsidR="00FE5EDA">
        <w:t xml:space="preserve"> </w:t>
      </w:r>
      <w:r w:rsidR="00B66926">
        <w:t xml:space="preserve">to </w:t>
      </w:r>
      <w:r>
        <w:rPr>
          <w:rFonts w:hint="eastAsia"/>
        </w:rPr>
        <w:t>i</w:t>
      </w:r>
      <w:r>
        <w:t>dentif</w:t>
      </w:r>
      <w:r w:rsidR="00B66926">
        <w:t>y</w:t>
      </w:r>
      <w:r>
        <w:t xml:space="preserve"> </w:t>
      </w:r>
      <w:r w:rsidR="00B66926">
        <w:t>potential drivers</w:t>
      </w:r>
      <w:r w:rsidR="00FE5EDA">
        <w:t xml:space="preserve">, except that we </w:t>
      </w:r>
      <w:r w:rsidR="002275A8">
        <w:t>assum</w:t>
      </w:r>
      <w:r w:rsidR="007A21DD">
        <w:t xml:space="preserve">e </w:t>
      </w:r>
      <w:r w:rsidR="002275A8">
        <w:t xml:space="preserve">no </w:t>
      </w:r>
      <w:r w:rsidR="00FE5EDA">
        <w:t>interaction</w:t>
      </w:r>
      <w:r w:rsidR="007A21DD">
        <w:t>s between those variables</w:t>
      </w:r>
      <w:r w:rsidR="00FE5EDA">
        <w:t>.</w:t>
      </w:r>
      <w:r w:rsidR="007A21DD">
        <w:t xml:space="preserve"> Redundancy analysis (RDA) with p-value-based backward selection were used to retain a set of environmental variables that best described the compositional data</w:t>
      </w:r>
      <w:r w:rsidR="000E1DAD">
        <w:t>.</w:t>
      </w:r>
      <w:r w:rsidR="000E1DAD">
        <w:rPr>
          <w:rFonts w:hint="eastAsia"/>
        </w:rPr>
        <w:t xml:space="preserve"> </w:t>
      </w:r>
      <w:r w:rsidR="000E1DAD">
        <w:t xml:space="preserve">Only taxa with </w:t>
      </w:r>
      <w:r w:rsidR="000E1DAD">
        <w:lastRenderedPageBreak/>
        <w:t>40% of their variation explained by the first two RDA axes were shown.</w:t>
      </w:r>
      <w:r w:rsidR="00014B2B">
        <w:t xml:space="preserve"> </w:t>
      </w:r>
      <w:r w:rsidR="00C77C08">
        <w:rPr>
          <w:rFonts w:hint="eastAsia"/>
        </w:rPr>
        <w:t>M</w:t>
      </w:r>
      <w:r w:rsidR="007A21DD">
        <w:t xml:space="preserve">acrofauna abundance, biomass, and </w:t>
      </w:r>
      <w:r w:rsidR="00260380">
        <w:t>TO</w:t>
      </w:r>
      <w:r w:rsidR="00C77C08">
        <w:rPr>
          <w:rFonts w:hint="eastAsia"/>
        </w:rPr>
        <w:t>U</w:t>
      </w:r>
      <w:r w:rsidR="00C77C08">
        <w:t xml:space="preserve">, similar to what we described above, </w:t>
      </w:r>
      <w:r w:rsidR="007A21DD">
        <w:t>were also fitted with environmental variables with simple linear regression under a multimodel framework.</w:t>
      </w:r>
    </w:p>
    <w:p w14:paraId="1C089ABA" w14:textId="6161F823" w:rsidR="0037699D" w:rsidRDefault="0037699D" w:rsidP="00AD42AC">
      <w:pPr>
        <w:pStyle w:val="Title1"/>
      </w:pPr>
      <w:r>
        <w:t>Results</w:t>
      </w:r>
    </w:p>
    <w:p w14:paraId="0665AD0F" w14:textId="7B33A8A5" w:rsidR="004E22B6" w:rsidRDefault="004E22B6" w:rsidP="00577380">
      <w:pPr>
        <w:pStyle w:val="Title2"/>
      </w:pPr>
      <w:r w:rsidRPr="004E22B6">
        <w:t>Environmental condition</w:t>
      </w:r>
      <w:r w:rsidR="000A038A">
        <w:t xml:space="preserve"> and macrofauna </w:t>
      </w:r>
    </w:p>
    <w:p w14:paraId="4A96359E" w14:textId="429B5441" w:rsidR="00677B2B" w:rsidRDefault="00677B2B" w:rsidP="00D96252">
      <w:r>
        <w:t xml:space="preserve">CTD profiles showed notable temporal variations </w:t>
      </w:r>
      <w:r w:rsidRPr="00677B2B">
        <w:rPr>
          <w:color w:val="FF0000"/>
        </w:rPr>
        <w:t>(figure 2)</w:t>
      </w:r>
      <w:r>
        <w:t>.</w:t>
      </w:r>
      <w:r w:rsidR="00A03DC6">
        <w:t xml:space="preserve"> Temperature, salinity, density, oxygen, and fluorescence profiles</w:t>
      </w:r>
      <w:r w:rsidR="00C94F5E">
        <w:t xml:space="preserve"> in OR1-1219</w:t>
      </w:r>
      <w:r w:rsidR="00A03DC6">
        <w:t xml:space="preserve"> showed little variation across depths and between stations.</w:t>
      </w:r>
      <w:r w:rsidR="00C94F5E">
        <w:t xml:space="preserve"> In contrast, temperature, salinity, and density, profiles in OR1-1242 displayed noticeable stratification patterns, with warm, brackish, light water </w:t>
      </w:r>
      <w:r w:rsidR="00995261">
        <w:t xml:space="preserve">occupied </w:t>
      </w:r>
      <w:r w:rsidR="00C94F5E">
        <w:t xml:space="preserve">the upper water column and cold, saline, heavy water </w:t>
      </w:r>
      <w:r w:rsidR="00995261">
        <w:t xml:space="preserve">located </w:t>
      </w:r>
      <w:r w:rsidR="00C94F5E">
        <w:t>at the lower water column.</w:t>
      </w:r>
      <w:r w:rsidR="00995261">
        <w:t xml:space="preserve"> Transmission profiles in both of the cruises were varies through the water column, while that in OR1-1242 showed greater variations.</w:t>
      </w:r>
    </w:p>
    <w:p w14:paraId="0B996B1B" w14:textId="20DC9D96" w:rsidR="00BD17AD" w:rsidRDefault="00BD17AD" w:rsidP="00D96252">
      <w:r>
        <w:t>PC1 and PC1 of the environmental variables explained 36.6 and 25.6</w:t>
      </w:r>
      <w:r>
        <w:rPr>
          <w:rFonts w:hint="eastAsia"/>
        </w:rPr>
        <w:t xml:space="preserve">% </w:t>
      </w:r>
      <w:r>
        <w:t>of the total variation</w:t>
      </w:r>
      <w:r w:rsidR="00C32BE3">
        <w:t xml:space="preserve"> </w:t>
      </w:r>
      <w:r w:rsidR="00C32BE3" w:rsidRPr="00C32BE3">
        <w:rPr>
          <w:color w:val="FF0000"/>
        </w:rPr>
        <w:t xml:space="preserve">(figure </w:t>
      </w:r>
      <w:r w:rsidR="005F2BEE">
        <w:rPr>
          <w:color w:val="FF0000"/>
        </w:rPr>
        <w:t>3</w:t>
      </w:r>
      <w:r w:rsidR="00C32BE3" w:rsidRPr="00C32BE3">
        <w:rPr>
          <w:color w:val="FF0000"/>
        </w:rPr>
        <w:t>)</w:t>
      </w:r>
      <w:r>
        <w:t>.</w:t>
      </w:r>
      <w:r w:rsidR="00DB5057">
        <w:t xml:space="preserve"> PC1 was loaded with high contributions of </w:t>
      </w:r>
      <w:r w:rsidR="00DB5057" w:rsidRPr="00097F40">
        <w:rPr>
          <w:i/>
        </w:rPr>
        <w:t>Temp</w:t>
      </w:r>
      <w:r w:rsidR="00DB5057">
        <w:t xml:space="preserve">, </w:t>
      </w:r>
      <w:r w:rsidR="00DB5057" w:rsidRPr="00097F40">
        <w:rPr>
          <w:i/>
        </w:rPr>
        <w:t>Fluo</w:t>
      </w:r>
      <w:r w:rsidR="00DB5057">
        <w:t xml:space="preserve">, </w:t>
      </w:r>
      <w:r w:rsidR="00DB5057" w:rsidRPr="00097F40">
        <w:rPr>
          <w:i/>
        </w:rPr>
        <w:t>Chla</w:t>
      </w:r>
      <w:r w:rsidR="00DB5057">
        <w:t xml:space="preserve">, and </w:t>
      </w:r>
      <w:r w:rsidR="00DB5057" w:rsidRPr="00A10ECE">
        <w:rPr>
          <w:i/>
        </w:rPr>
        <w:t>CN</w:t>
      </w:r>
      <w:r w:rsidR="00DB5057">
        <w:t xml:space="preserve">. PC2 was loaded with </w:t>
      </w:r>
      <w:r w:rsidR="00DB5057" w:rsidRPr="00C62F27">
        <w:rPr>
          <w:i/>
        </w:rPr>
        <w:t>TOC</w:t>
      </w:r>
      <w:r w:rsidR="00DB5057">
        <w:t xml:space="preserve">, </w:t>
      </w:r>
      <w:r w:rsidR="00DB5057" w:rsidRPr="00C62F27">
        <w:rPr>
          <w:i/>
        </w:rPr>
        <w:t>Por</w:t>
      </w:r>
      <w:r w:rsidR="00DB5057">
        <w:t xml:space="preserve">, and </w:t>
      </w:r>
      <w:r w:rsidR="00DB5057" w:rsidRPr="00C62F27">
        <w:rPr>
          <w:i/>
        </w:rPr>
        <w:t>D50</w:t>
      </w:r>
      <w:r w:rsidR="00DB5057">
        <w:t>.</w:t>
      </w:r>
      <w:r w:rsidR="007D36E0">
        <w:t xml:space="preserve"> Shallower stations of OR1-1242 (S2, S3, S6, and </w:t>
      </w:r>
      <w:r w:rsidR="007D36E0">
        <w:rPr>
          <w:rFonts w:hint="eastAsia"/>
        </w:rPr>
        <w:t>S</w:t>
      </w:r>
      <w:r w:rsidR="007D36E0">
        <w:t>7) were aggregated at the right-hand side of the PCA figure, while deeper stations in OR1-1242 and all stations in OR1-1219 aggregated at the left-hand side of the PCA.</w:t>
      </w:r>
    </w:p>
    <w:p w14:paraId="586EC483" w14:textId="1C64B022" w:rsidR="00B32EEB" w:rsidRDefault="00452AA7" w:rsidP="00577380">
      <w:pPr>
        <w:pStyle w:val="Title2"/>
      </w:pPr>
      <w:r>
        <w:t>M</w:t>
      </w:r>
      <w:r w:rsidR="00E0490B">
        <w:t xml:space="preserve">acrofauna </w:t>
      </w:r>
      <w:r>
        <w:t>assemblage</w:t>
      </w:r>
    </w:p>
    <w:p w14:paraId="1BC2E278" w14:textId="5D9A8F6F" w:rsidR="00C32BE3" w:rsidRDefault="0027687C" w:rsidP="00BF3177">
      <w:r>
        <w:t xml:space="preserve">We found </w:t>
      </w:r>
      <w:r w:rsidR="00D468E1">
        <w:t>27 taxa</w:t>
      </w:r>
      <w:r>
        <w:t xml:space="preserve"> belonging to phylums of Annelida, Arthopoda, Cnidaria, </w:t>
      </w:r>
      <w:r w:rsidR="005616BB">
        <w:t xml:space="preserve">Echinodermata, </w:t>
      </w:r>
      <w:r>
        <w:t xml:space="preserve">Mollusca, </w:t>
      </w:r>
      <w:r w:rsidR="005616BB">
        <w:t xml:space="preserve">Nematoda, </w:t>
      </w:r>
      <w:r>
        <w:t>Nemertea, Phoronida</w:t>
      </w:r>
      <w:r w:rsidR="005616BB">
        <w:t>, Platyhelminthes</w:t>
      </w:r>
      <w:r>
        <w:t xml:space="preserve">, </w:t>
      </w:r>
      <w:r w:rsidR="005616BB">
        <w:t xml:space="preserve">and </w:t>
      </w:r>
      <w:r>
        <w:t>Vertabrata</w:t>
      </w:r>
      <w:r w:rsidR="005616BB">
        <w:t>.</w:t>
      </w:r>
      <w:r w:rsidR="001F4ADD">
        <w:t xml:space="preserve"> </w:t>
      </w:r>
      <w:r w:rsidR="00526A57">
        <w:t xml:space="preserve">Across all </w:t>
      </w:r>
      <w:r w:rsidR="001F4ADD">
        <w:t xml:space="preserve">27 taxa, polychaetes dominated </w:t>
      </w:r>
      <w:r w:rsidR="00C341C3">
        <w:t>macrofauna</w:t>
      </w:r>
      <w:r w:rsidR="00551EC8">
        <w:t xml:space="preserve"> abundance </w:t>
      </w:r>
      <w:r w:rsidR="003B0C7A">
        <w:t xml:space="preserve">and biomass </w:t>
      </w:r>
      <w:r w:rsidR="00C341C3">
        <w:t xml:space="preserve">across all </w:t>
      </w:r>
      <w:r w:rsidR="003D20E1">
        <w:t>stations</w:t>
      </w:r>
      <w:r w:rsidR="001F4ADD">
        <w:t>, contributing</w:t>
      </w:r>
      <w:r w:rsidR="00EE0278">
        <w:t xml:space="preserve"> 39.43-70.22%</w:t>
      </w:r>
      <w:r w:rsidR="003D20E1">
        <w:t xml:space="preserve"> </w:t>
      </w:r>
      <w:r w:rsidR="003B0C7A">
        <w:t xml:space="preserve">and </w:t>
      </w:r>
      <w:r w:rsidR="008E11EF">
        <w:t>6.29-82.</w:t>
      </w:r>
      <w:r w:rsidR="000363BD">
        <w:t>4</w:t>
      </w:r>
      <w:r w:rsidR="008E11EF">
        <w:t xml:space="preserve">5% </w:t>
      </w:r>
      <w:r w:rsidR="003B0C7A">
        <w:t xml:space="preserve">of </w:t>
      </w:r>
      <w:r w:rsidR="00C02607">
        <w:t xml:space="preserve">overall </w:t>
      </w:r>
      <w:r w:rsidR="00C02607">
        <w:lastRenderedPageBreak/>
        <w:t xml:space="preserve">abundance and </w:t>
      </w:r>
      <w:r w:rsidR="003B0C7A">
        <w:t>biomass</w:t>
      </w:r>
      <w:r w:rsidR="00C02607">
        <w:t xml:space="preserve"> </w:t>
      </w:r>
      <w:r w:rsidR="00BF3177" w:rsidRPr="001D585C">
        <w:rPr>
          <w:color w:val="FF0000"/>
        </w:rPr>
        <w:t xml:space="preserve">(figure </w:t>
      </w:r>
      <w:r w:rsidR="000953FA">
        <w:rPr>
          <w:color w:val="FF0000"/>
        </w:rPr>
        <w:t>4</w:t>
      </w:r>
      <w:r w:rsidR="00BF3177" w:rsidRPr="001D585C">
        <w:rPr>
          <w:color w:val="FF0000"/>
        </w:rPr>
        <w:t>)</w:t>
      </w:r>
      <w:r w:rsidR="00BF3177">
        <w:t>.</w:t>
      </w:r>
      <w:r w:rsidR="00676B78">
        <w:t xml:space="preserve"> </w:t>
      </w:r>
      <w:r w:rsidR="000D1300">
        <w:t>In terms of abundance, a</w:t>
      </w:r>
      <w:r w:rsidR="002D6D3B">
        <w:t xml:space="preserve">mphipods and nematodes </w:t>
      </w:r>
      <w:r w:rsidR="000D1300">
        <w:t>also contributed greatly to macrofauna abundance</w:t>
      </w:r>
      <w:r w:rsidR="002D6D3B">
        <w:t xml:space="preserve">, </w:t>
      </w:r>
      <w:r w:rsidR="00762810">
        <w:t xml:space="preserve">occupying </w:t>
      </w:r>
      <w:r w:rsidR="002D6D3B">
        <w:t xml:space="preserve">1.27-39.00% and </w:t>
      </w:r>
      <w:r w:rsidR="00032C06">
        <w:t xml:space="preserve">3.55-21.05% of abundance </w:t>
      </w:r>
      <w:r w:rsidR="002D6D3B">
        <w:t>across all stations, respectively</w:t>
      </w:r>
      <w:r w:rsidR="00C02607">
        <w:t xml:space="preserve"> </w:t>
      </w:r>
      <w:r w:rsidR="00C02607" w:rsidRPr="00C02607">
        <w:rPr>
          <w:color w:val="FF0000"/>
        </w:rPr>
        <w:t xml:space="preserve">(figure </w:t>
      </w:r>
      <w:r w:rsidR="000953FA">
        <w:rPr>
          <w:color w:val="FF0000"/>
        </w:rPr>
        <w:t>4</w:t>
      </w:r>
      <w:r w:rsidR="00C02607" w:rsidRPr="00C02607">
        <w:rPr>
          <w:color w:val="FF0000"/>
        </w:rPr>
        <w:t>a)</w:t>
      </w:r>
      <w:r w:rsidR="002D6D3B">
        <w:t>.</w:t>
      </w:r>
      <w:r w:rsidR="00762810">
        <w:t xml:space="preserve"> O</w:t>
      </w:r>
      <w:r w:rsidR="00676B78">
        <w:rPr>
          <w:rFonts w:hint="eastAsia"/>
        </w:rPr>
        <w:t>n</w:t>
      </w:r>
      <w:r w:rsidR="00676B78">
        <w:t xml:space="preserve"> the other hand, </w:t>
      </w:r>
      <w:r w:rsidR="00762810">
        <w:t xml:space="preserve">ophiuroids and decapods contributed greatly to </w:t>
      </w:r>
      <w:r w:rsidR="00486281">
        <w:t>macrofauna biomass</w:t>
      </w:r>
      <w:r w:rsidR="00762810">
        <w:t xml:space="preserve">, </w:t>
      </w:r>
      <w:r w:rsidR="00F13BF1">
        <w:t>accounting</w:t>
      </w:r>
      <w:r w:rsidR="00762810">
        <w:t xml:space="preserve"> </w:t>
      </w:r>
      <w:r w:rsidR="007D3D4A">
        <w:t xml:space="preserve">0-81.16% and 0-81.73%, respectively </w:t>
      </w:r>
      <w:r w:rsidR="007D3D4A" w:rsidRPr="00486281">
        <w:rPr>
          <w:color w:val="FF0000"/>
        </w:rPr>
        <w:t>(figure</w:t>
      </w:r>
      <w:r w:rsidR="00486281" w:rsidRPr="00486281">
        <w:rPr>
          <w:color w:val="FF0000"/>
        </w:rPr>
        <w:t xml:space="preserve"> </w:t>
      </w:r>
      <w:r w:rsidR="000953FA">
        <w:rPr>
          <w:color w:val="FF0000"/>
        </w:rPr>
        <w:t>4</w:t>
      </w:r>
      <w:r w:rsidR="00486281" w:rsidRPr="00486281">
        <w:rPr>
          <w:color w:val="FF0000"/>
        </w:rPr>
        <w:t>b</w:t>
      </w:r>
      <w:r w:rsidR="007D3D4A" w:rsidRPr="00486281">
        <w:rPr>
          <w:color w:val="FF0000"/>
        </w:rPr>
        <w:t>)</w:t>
      </w:r>
      <w:r w:rsidR="00486281">
        <w:t>.</w:t>
      </w:r>
      <w:r w:rsidR="001F55A9">
        <w:t xml:space="preserve"> </w:t>
      </w:r>
      <w:r w:rsidR="007C130A">
        <w:t>While the overall density assemblage did not vary, variations in ophiuroid and decapod biomass were</w:t>
      </w:r>
      <w:r w:rsidR="005973BC">
        <w:t xml:space="preserve"> evident</w:t>
      </w:r>
      <w:r w:rsidR="007C130A">
        <w:t xml:space="preserve"> in macrofauna biomass assemblage. </w:t>
      </w:r>
    </w:p>
    <w:p w14:paraId="41838ED0" w14:textId="71FBEA5B" w:rsidR="00BF3177" w:rsidRDefault="00BC3F1A" w:rsidP="00BF3177">
      <w:r>
        <w:t xml:space="preserve">PERMANOVA tests revealed notable spatiotemporal variations in macrofauna abundance and biomass compositions </w:t>
      </w:r>
      <w:r w:rsidRPr="001D585C">
        <w:rPr>
          <w:color w:val="FF0000"/>
        </w:rPr>
        <w:t xml:space="preserve">(Table </w:t>
      </w:r>
      <w:r>
        <w:rPr>
          <w:color w:val="FF0000"/>
        </w:rPr>
        <w:t>1</w:t>
      </w:r>
      <w:r w:rsidRPr="001D585C">
        <w:rPr>
          <w:color w:val="FF0000"/>
        </w:rPr>
        <w:t>)</w:t>
      </w:r>
      <w:r>
        <w:t xml:space="preserve">. For abundance composition, we found </w:t>
      </w:r>
      <w:r w:rsidR="00C14DFA">
        <w:t xml:space="preserve">very </w:t>
      </w:r>
      <w:r>
        <w:t>strong evidence with depth (p = 0.0001) and DRM (p =0.0002)</w:t>
      </w:r>
      <w:r w:rsidR="001D585C" w:rsidRPr="001D585C">
        <w:t>.</w:t>
      </w:r>
      <w:r>
        <w:t xml:space="preserve"> We found moderate evidence in cruise differences (p = 0.0458) and DRM-cruise interactions (p = 0.0440). There was weak evidence in depth-DRM interactions (p = 0.0884). Depth-cruise interactions had no evidence on abundance composition (p = 06904).</w:t>
      </w:r>
      <w:r w:rsidR="009C4D24">
        <w:t xml:space="preserve"> For biomass composition, we </w:t>
      </w:r>
      <w:r w:rsidR="005206D3">
        <w:t xml:space="preserve">only </w:t>
      </w:r>
      <w:r w:rsidR="009C4D24">
        <w:t xml:space="preserve">found </w:t>
      </w:r>
      <w:r w:rsidR="00C14DFA">
        <w:t xml:space="preserve">very </w:t>
      </w:r>
      <w:r w:rsidR="009C4D24">
        <w:t xml:space="preserve">strong evidence in </w:t>
      </w:r>
      <w:r w:rsidR="005206D3">
        <w:t xml:space="preserve">depth (p = 0.0001). We found </w:t>
      </w:r>
      <w:r w:rsidR="00C14DFA">
        <w:t xml:space="preserve">strong evidences </w:t>
      </w:r>
      <w:r w:rsidR="005206D3">
        <w:t>DRM (p = 0.0092)</w:t>
      </w:r>
      <w:r w:rsidR="00C14DFA">
        <w:t xml:space="preserve"> and DRM-cruise interactions (p = 0.0014)</w:t>
      </w:r>
      <w:r w:rsidR="005206D3">
        <w:t>.</w:t>
      </w:r>
      <w:r w:rsidR="00C14DFA">
        <w:t xml:space="preserve"> Moderate evidence was found in cruise effect (p = 0.0208). There w</w:t>
      </w:r>
      <w:r w:rsidR="001D41EE">
        <w:t>as</w:t>
      </w:r>
      <w:r w:rsidR="00C14DFA">
        <w:t xml:space="preserve"> no evidence in depth-cruise (p = 0.8016) and depth-DRM interactions (p = 0.2512)</w:t>
      </w:r>
      <w:r w:rsidR="006E27F3">
        <w:t>.</w:t>
      </w:r>
    </w:p>
    <w:p w14:paraId="0390FB28" w14:textId="6172D30F" w:rsidR="00BF3177" w:rsidRDefault="009A5322" w:rsidP="00BF3177">
      <w:r>
        <w:t xml:space="preserve">Principle component analyses generally agreed with the PERMANOVA results, revealing complex spatiotemporal assemblage variations </w:t>
      </w:r>
      <w:r w:rsidRPr="009A5322">
        <w:rPr>
          <w:color w:val="FF0000"/>
        </w:rPr>
        <w:t xml:space="preserve">(figure </w:t>
      </w:r>
      <w:r w:rsidR="008D2D46">
        <w:rPr>
          <w:color w:val="FF0000"/>
        </w:rPr>
        <w:t>5</w:t>
      </w:r>
      <w:r w:rsidRPr="009A5322">
        <w:rPr>
          <w:color w:val="FF0000"/>
        </w:rPr>
        <w:t>)</w:t>
      </w:r>
      <w:r>
        <w:t xml:space="preserve">. </w:t>
      </w:r>
      <w:r w:rsidR="00BF3177">
        <w:t xml:space="preserve">PC1 and PC2 of the macrofauna abundance composition explained 18.14 and 15.94% of the total variation </w:t>
      </w:r>
      <w:r w:rsidR="00BF3177" w:rsidRPr="001D585C">
        <w:rPr>
          <w:color w:val="FF0000"/>
        </w:rPr>
        <w:t xml:space="preserve">(figure </w:t>
      </w:r>
      <w:r w:rsidR="008D2D46">
        <w:rPr>
          <w:color w:val="FF0000"/>
        </w:rPr>
        <w:t>5</w:t>
      </w:r>
      <w:r w:rsidR="00BF3177" w:rsidRPr="001D585C">
        <w:rPr>
          <w:color w:val="FF0000"/>
        </w:rPr>
        <w:t>a)</w:t>
      </w:r>
      <w:r w:rsidR="00BF3177">
        <w:t>.</w:t>
      </w:r>
      <w:r w:rsidR="00551EC8">
        <w:rPr>
          <w:rFonts w:hint="eastAsia"/>
        </w:rPr>
        <w:t xml:space="preserve"> </w:t>
      </w:r>
      <w:r w:rsidR="002A22B0">
        <w:t>More the 40% of the variation of p</w:t>
      </w:r>
      <w:r w:rsidR="00551EC8">
        <w:t xml:space="preserve">eracarids (isopods, tanaids, and amphipods), aplacophorans, and hydroids </w:t>
      </w:r>
      <w:r w:rsidR="002A22B0">
        <w:t xml:space="preserve">were explained in the first two PCs. </w:t>
      </w:r>
      <w:r w:rsidR="004C353E">
        <w:t xml:space="preserve">OR1-1219 samples were </w:t>
      </w:r>
      <w:r w:rsidR="009B1F7D">
        <w:t xml:space="preserve">mostly </w:t>
      </w:r>
      <w:r w:rsidR="004C353E">
        <w:t xml:space="preserve">characterized with high contributions of </w:t>
      </w:r>
      <w:r w:rsidR="009B1F7D">
        <w:t xml:space="preserve">aplacophorans, tanids, and amphipods, while shallower-water OR1-1242 samples (S2, </w:t>
      </w:r>
      <w:r w:rsidR="009B1F7D">
        <w:lastRenderedPageBreak/>
        <w:t>S3, S6, S7) were not.</w:t>
      </w:r>
      <w:r w:rsidR="008C5B07">
        <w:t xml:space="preserve"> </w:t>
      </w:r>
      <w:r w:rsidR="00BF3177">
        <w:t xml:space="preserve">PC1 and PC2 of the macrofauna biomass composition explained 20.57 and 13.69% of the total variation </w:t>
      </w:r>
      <w:r w:rsidR="00BF3177" w:rsidRPr="00057362">
        <w:rPr>
          <w:color w:val="FF0000"/>
        </w:rPr>
        <w:t xml:space="preserve">(figure </w:t>
      </w:r>
      <w:r w:rsidR="001F3A48">
        <w:rPr>
          <w:color w:val="FF0000"/>
        </w:rPr>
        <w:t>5</w:t>
      </w:r>
      <w:r w:rsidR="00BF3177" w:rsidRPr="00057362">
        <w:rPr>
          <w:color w:val="FF0000"/>
        </w:rPr>
        <w:t>b)</w:t>
      </w:r>
      <w:r w:rsidR="00BF3177">
        <w:t>.</w:t>
      </w:r>
      <w:r w:rsidR="00551EC8">
        <w:t xml:space="preserve"> </w:t>
      </w:r>
      <w:r w:rsidR="002A22B0">
        <w:t>More the 40% of the variation of a</w:t>
      </w:r>
      <w:r w:rsidR="00551EC8">
        <w:t xml:space="preserve">placophorans, mysids, ophiuroids, and decapods were explained </w:t>
      </w:r>
      <w:r w:rsidR="002A22B0">
        <w:t xml:space="preserve">by </w:t>
      </w:r>
      <w:r w:rsidR="00551EC8">
        <w:t>the first two PCs</w:t>
      </w:r>
      <w:r w:rsidR="002A22B0">
        <w:t xml:space="preserve">. </w:t>
      </w:r>
      <w:r w:rsidR="00A17750">
        <w:t>In contrast with the abundance composition PCA figure, t</w:t>
      </w:r>
      <w:r w:rsidR="00551EC8">
        <w:t xml:space="preserve">he distribution of samples </w:t>
      </w:r>
      <w:r w:rsidR="00683889">
        <w:t xml:space="preserve">better </w:t>
      </w:r>
      <w:r w:rsidR="00551EC8">
        <w:t>correspond</w:t>
      </w:r>
      <w:r w:rsidR="00683889">
        <w:t xml:space="preserve">ed </w:t>
      </w:r>
      <w:r w:rsidR="00551EC8">
        <w:t>with the taxa vectors.</w:t>
      </w:r>
      <w:r w:rsidR="002A22B0">
        <w:t xml:space="preserve"> </w:t>
      </w:r>
      <w:r w:rsidR="00952858">
        <w:t xml:space="preserve">Many </w:t>
      </w:r>
      <w:r w:rsidR="002A22B0">
        <w:t xml:space="preserve">OR1-1219 </w:t>
      </w:r>
      <w:r w:rsidR="00952858">
        <w:t xml:space="preserve">sites </w:t>
      </w:r>
      <w:r w:rsidR="002A22B0">
        <w:t xml:space="preserve">and deeper OR1-1242 </w:t>
      </w:r>
      <w:r w:rsidR="00952858">
        <w:t xml:space="preserve">sites </w:t>
      </w:r>
      <w:r w:rsidR="002A22B0">
        <w:t xml:space="preserve">(S1, S5) </w:t>
      </w:r>
      <w:r w:rsidR="00952858">
        <w:t xml:space="preserve">were </w:t>
      </w:r>
      <w:r w:rsidR="002A22B0">
        <w:t xml:space="preserve">characterized with high contributions of ophiuriods and aplacophorans. </w:t>
      </w:r>
      <w:r w:rsidR="00D34AA0">
        <w:t xml:space="preserve">On the other hand, </w:t>
      </w:r>
      <w:r w:rsidR="002A22B0">
        <w:t xml:space="preserve">Shallower </w:t>
      </w:r>
      <w:r w:rsidR="00D34AA0">
        <w:t xml:space="preserve">OR1-1242 </w:t>
      </w:r>
      <w:r w:rsidR="002A22B0">
        <w:t xml:space="preserve">sites (S2, S3, S6, and S7) </w:t>
      </w:r>
      <w:r w:rsidR="00AF4401">
        <w:t xml:space="preserve">were </w:t>
      </w:r>
      <w:r w:rsidR="002A22B0">
        <w:t xml:space="preserve">characterized with </w:t>
      </w:r>
      <w:r w:rsidR="00010A81">
        <w:t>high contributions of mysids and decapods.</w:t>
      </w:r>
    </w:p>
    <w:p w14:paraId="2B3804C1" w14:textId="2944B148" w:rsidR="001523C3" w:rsidRPr="004E22B6" w:rsidRDefault="00831F44" w:rsidP="00BF3177">
      <w:r>
        <w:t xml:space="preserve">Regarding environmental </w:t>
      </w:r>
      <w:r w:rsidR="00E15C51">
        <w:t>drivers of macrofauna assemblages</w:t>
      </w:r>
      <w:r>
        <w:t>, RDA analys</w:t>
      </w:r>
      <w:r w:rsidR="00085EA1">
        <w:t>e</w:t>
      </w:r>
      <w:r>
        <w:t xml:space="preserve">s displayed similar features between the abundance and biomass </w:t>
      </w:r>
      <w:r w:rsidR="00085EA1">
        <w:t>compositions</w:t>
      </w:r>
      <w:r>
        <w:t xml:space="preserve"> </w:t>
      </w:r>
      <w:r w:rsidRPr="00831F44">
        <w:rPr>
          <w:color w:val="FF0000"/>
        </w:rPr>
        <w:t xml:space="preserve">(figure </w:t>
      </w:r>
      <w:r w:rsidR="00890B2B">
        <w:rPr>
          <w:color w:val="FF0000"/>
        </w:rPr>
        <w:t>6</w:t>
      </w:r>
      <w:r w:rsidRPr="00831F44">
        <w:rPr>
          <w:color w:val="FF0000"/>
        </w:rPr>
        <w:t>)</w:t>
      </w:r>
      <w:r w:rsidR="00F6231E">
        <w:t xml:space="preserve">. </w:t>
      </w:r>
      <w:r w:rsidR="001D585C">
        <w:t xml:space="preserve">RDA explained 31.44% of macrofauna abundance composition’s variation, while RDA1 and RDA2 explained 40.85 and 27.65% of that variance, respectively </w:t>
      </w:r>
      <w:r w:rsidR="001D585C" w:rsidRPr="001D585C">
        <w:rPr>
          <w:color w:val="FF0000"/>
        </w:rPr>
        <w:t xml:space="preserve">(figure </w:t>
      </w:r>
      <w:r w:rsidR="00D75052">
        <w:rPr>
          <w:color w:val="FF0000"/>
        </w:rPr>
        <w:t>6</w:t>
      </w:r>
      <w:r w:rsidR="001D585C" w:rsidRPr="001D585C">
        <w:rPr>
          <w:color w:val="FF0000"/>
        </w:rPr>
        <w:t>a)</w:t>
      </w:r>
      <w:r w:rsidR="001D585C">
        <w:t>.</w:t>
      </w:r>
      <w:r w:rsidR="00432FDF">
        <w:t xml:space="preserve"> </w:t>
      </w:r>
      <w:r w:rsidR="00432FDF" w:rsidRPr="00432FDF">
        <w:rPr>
          <w:i/>
        </w:rPr>
        <w:t>D50</w:t>
      </w:r>
      <w:r w:rsidR="00432FDF">
        <w:t>,</w:t>
      </w:r>
      <w:r w:rsidR="00432FDF" w:rsidRPr="00432FDF">
        <w:rPr>
          <w:i/>
        </w:rPr>
        <w:t xml:space="preserve"> Por</w:t>
      </w:r>
      <w:r w:rsidR="00432FDF">
        <w:t xml:space="preserve">, </w:t>
      </w:r>
      <w:r w:rsidR="00432FDF" w:rsidRPr="00432FDF">
        <w:rPr>
          <w:i/>
        </w:rPr>
        <w:t>Chla</w:t>
      </w:r>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 More than 40% of the variation of oligochaetes, mysids, and aplacophorans were explained by the first two RDA axes</w:t>
      </w:r>
      <w:r w:rsidR="00071116">
        <w:t xml:space="preserve">. </w:t>
      </w:r>
      <w:r w:rsidR="00DD5A12">
        <w:t>RDA explained 3</w:t>
      </w:r>
      <w:r w:rsidR="00432FDF">
        <w:t>4</w:t>
      </w:r>
      <w:r w:rsidR="00DD5A12">
        <w:t>.</w:t>
      </w:r>
      <w:r w:rsidR="00432FDF">
        <w:t>35</w:t>
      </w:r>
      <w:r w:rsidR="00DD5A12">
        <w:t xml:space="preserve">% of macrofauna </w:t>
      </w:r>
      <w:r w:rsidR="00432FDF">
        <w:t xml:space="preserve">biomass </w:t>
      </w:r>
      <w:r w:rsidR="00DD5A12">
        <w:t>composition’s variation, while RDA1 and RDA2 explained 4</w:t>
      </w:r>
      <w:r w:rsidR="00432FDF">
        <w:t>3</w:t>
      </w:r>
      <w:r w:rsidR="00DD5A12">
        <w:t>.</w:t>
      </w:r>
      <w:r w:rsidR="00432FDF">
        <w:t>02</w:t>
      </w:r>
      <w:r w:rsidR="00DD5A12">
        <w:t xml:space="preserve"> and 2</w:t>
      </w:r>
      <w:r w:rsidR="00432FDF">
        <w:t>6.04</w:t>
      </w:r>
      <w:r w:rsidR="00DD5A12">
        <w:t xml:space="preserve">% of that variance, respectively </w:t>
      </w:r>
      <w:r w:rsidR="00DD5A12" w:rsidRPr="001D585C">
        <w:rPr>
          <w:color w:val="FF0000"/>
        </w:rPr>
        <w:t xml:space="preserve">(figure </w:t>
      </w:r>
      <w:r w:rsidR="00D75052">
        <w:rPr>
          <w:color w:val="FF0000"/>
        </w:rPr>
        <w:t>6</w:t>
      </w:r>
      <w:r w:rsidR="00432FDF">
        <w:rPr>
          <w:color w:val="FF0000"/>
        </w:rPr>
        <w:t>b</w:t>
      </w:r>
      <w:r w:rsidR="00DD5A12" w:rsidRPr="001D585C">
        <w:rPr>
          <w:color w:val="FF0000"/>
        </w:rPr>
        <w:t>)</w:t>
      </w:r>
      <w:r w:rsidR="00DD5A12">
        <w:t>.</w:t>
      </w:r>
      <w:r w:rsidR="00432FDF">
        <w:t xml:space="preserve"> </w:t>
      </w:r>
      <w:r w:rsidR="00432FDF" w:rsidRPr="00432FDF">
        <w:rPr>
          <w:i/>
        </w:rPr>
        <w:t>D50</w:t>
      </w:r>
      <w:r w:rsidR="00432FDF">
        <w:t>,</w:t>
      </w:r>
      <w:r w:rsidR="00432FDF" w:rsidRPr="00432FDF">
        <w:rPr>
          <w:i/>
        </w:rPr>
        <w:t xml:space="preserve"> </w:t>
      </w:r>
      <w:r w:rsidR="00432FDF">
        <w:rPr>
          <w:i/>
        </w:rPr>
        <w:t xml:space="preserve">Temp, </w:t>
      </w:r>
      <w:r w:rsidR="00432FDF" w:rsidRPr="00432FDF">
        <w:rPr>
          <w:i/>
        </w:rPr>
        <w:t>Por</w:t>
      </w:r>
      <w:r w:rsidR="00432FDF">
        <w:t xml:space="preserve">, </w:t>
      </w:r>
      <w:r w:rsidR="00432FDF" w:rsidRPr="00432FDF">
        <w:rPr>
          <w:i/>
        </w:rPr>
        <w:t>Chla</w:t>
      </w:r>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w:t>
      </w:r>
      <w:r w:rsidR="001523C3">
        <w:t xml:space="preserve"> </w:t>
      </w:r>
      <w:r w:rsidR="006669F5">
        <w:t>More than 40% of the variation of Decapods, mysids, and aplacophorans were explained by the first two RDA axes.</w:t>
      </w:r>
      <w:r w:rsidR="001523C3">
        <w:t xml:space="preserve"> The two RDAs </w:t>
      </w:r>
      <w:r w:rsidR="00333220">
        <w:t xml:space="preserve">agreed </w:t>
      </w:r>
      <w:r w:rsidR="00AB44EE">
        <w:t xml:space="preserve">upon </w:t>
      </w:r>
      <w:r w:rsidR="001523C3">
        <w:t xml:space="preserve">that </w:t>
      </w:r>
      <w:r w:rsidR="00333220" w:rsidRPr="00CB303F">
        <w:rPr>
          <w:i/>
        </w:rPr>
        <w:t>TOC</w:t>
      </w:r>
      <w:r w:rsidR="00333220">
        <w:t xml:space="preserve">, </w:t>
      </w:r>
      <w:r w:rsidR="00333220" w:rsidRPr="00CB303F">
        <w:rPr>
          <w:i/>
        </w:rPr>
        <w:t>CN</w:t>
      </w:r>
      <w:r w:rsidR="00333220">
        <w:t xml:space="preserve">, and </w:t>
      </w:r>
      <w:r w:rsidR="00333220" w:rsidRPr="00CB303F">
        <w:rPr>
          <w:i/>
        </w:rPr>
        <w:t>Chla</w:t>
      </w:r>
      <w:r w:rsidR="00333220">
        <w:t xml:space="preserve"> </w:t>
      </w:r>
      <w:r w:rsidR="001F25F9">
        <w:t>were the main environmental variables that dr</w:t>
      </w:r>
      <w:r w:rsidR="00264351">
        <w:t>ove</w:t>
      </w:r>
      <w:r w:rsidR="001F25F9">
        <w:t xml:space="preserve"> the </w:t>
      </w:r>
      <w:r w:rsidR="00264351">
        <w:t xml:space="preserve">assemblage </w:t>
      </w:r>
      <w:r w:rsidR="001F25F9">
        <w:t>difference</w:t>
      </w:r>
      <w:r w:rsidR="00264351">
        <w:t>s</w:t>
      </w:r>
      <w:r w:rsidR="001F25F9">
        <w:t xml:space="preserve"> </w:t>
      </w:r>
      <w:r w:rsidR="000D118D">
        <w:t xml:space="preserve">among S4, S5, S6, and S7 of </w:t>
      </w:r>
      <w:r w:rsidR="001523C3">
        <w:t xml:space="preserve">OR1-1219 </w:t>
      </w:r>
      <w:r w:rsidR="000D118D">
        <w:t>and OR1-1242</w:t>
      </w:r>
      <w:r w:rsidR="001523C3">
        <w:t>.</w:t>
      </w:r>
      <w:r w:rsidR="000C3A73">
        <w:t xml:space="preserve"> On the other hand, </w:t>
      </w:r>
      <w:r w:rsidR="00333220">
        <w:t>S1 and S3 of OR1-1242</w:t>
      </w:r>
      <w:r w:rsidR="002C3FD8">
        <w:t xml:space="preserve"> were distinct from the organic matter gradient</w:t>
      </w:r>
      <w:r w:rsidR="00333220">
        <w:t xml:space="preserve">. </w:t>
      </w:r>
      <w:r w:rsidR="001523C3">
        <w:t xml:space="preserve">S1 </w:t>
      </w:r>
      <w:r w:rsidR="00333220">
        <w:t xml:space="preserve">of OR1-1242 </w:t>
      </w:r>
      <w:r w:rsidR="001523C3">
        <w:t xml:space="preserve">was characterized with high </w:t>
      </w:r>
      <w:r w:rsidR="001523C3" w:rsidRPr="003F5519">
        <w:rPr>
          <w:i/>
        </w:rPr>
        <w:t>D50</w:t>
      </w:r>
      <w:r w:rsidR="001523C3">
        <w:t xml:space="preserve">. S3 in OR1-1242 was characterized with high </w:t>
      </w:r>
      <w:r w:rsidR="001523C3" w:rsidRPr="003F5519">
        <w:rPr>
          <w:i/>
        </w:rPr>
        <w:t>Por</w:t>
      </w:r>
      <w:r w:rsidR="001523C3">
        <w:t xml:space="preserve"> and mysid contributions. </w:t>
      </w:r>
      <w:r w:rsidR="00333220">
        <w:t>T</w:t>
      </w:r>
      <w:r w:rsidR="00EA2E1D">
        <w:t>h</w:t>
      </w:r>
      <w:r w:rsidR="00333220">
        <w:t>e main difference between the two RDAs is that t</w:t>
      </w:r>
      <w:r w:rsidR="001523C3">
        <w:t xml:space="preserve">he biomass </w:t>
      </w:r>
      <w:r w:rsidR="001523C3">
        <w:lastRenderedPageBreak/>
        <w:t xml:space="preserve">RDA specifically showed </w:t>
      </w:r>
      <w:r w:rsidR="00995D82">
        <w:t xml:space="preserve">in influence of </w:t>
      </w:r>
      <w:r w:rsidR="00995D82" w:rsidRPr="003F5519">
        <w:rPr>
          <w:i/>
        </w:rPr>
        <w:t>Temp</w:t>
      </w:r>
      <w:r w:rsidR="00995D82">
        <w:t xml:space="preserve"> on </w:t>
      </w:r>
      <w:r w:rsidR="00CC2660">
        <w:t xml:space="preserve">the </w:t>
      </w:r>
      <w:r w:rsidR="001523C3">
        <w:t>shallower OR1-1242 sites (S2, S3, S6, S7).</w:t>
      </w:r>
    </w:p>
    <w:p w14:paraId="091DA045" w14:textId="6F2EEF27" w:rsidR="004E22B6" w:rsidRDefault="00BF3625" w:rsidP="00577380">
      <w:pPr>
        <w:pStyle w:val="Title2"/>
      </w:pPr>
      <w:r>
        <w:t>M</w:t>
      </w:r>
      <w:r w:rsidR="00E15B6A">
        <w:t>acrofauna abundance, biomass, and TOU</w:t>
      </w:r>
    </w:p>
    <w:p w14:paraId="07950DC7" w14:textId="3CB0F1A5" w:rsidR="006B3EBF" w:rsidRPr="00BB07B7" w:rsidRDefault="006B3EBF" w:rsidP="00DE2978">
      <w:r>
        <w:t xml:space="preserve">The average macrofauna abundance </w:t>
      </w:r>
      <w:r w:rsidR="00BB07B7">
        <w:t xml:space="preserve">across all samples </w:t>
      </w:r>
      <w:r>
        <w:t xml:space="preserve">was </w:t>
      </w:r>
      <w:r w:rsidR="00DF48EC" w:rsidRPr="00DF48EC">
        <w:t>8</w:t>
      </w:r>
      <w:r w:rsidR="00DF48EC">
        <w:t>,</w:t>
      </w:r>
      <w:r w:rsidR="00DF48EC" w:rsidRPr="00DF48EC">
        <w:t>966.69</w:t>
      </w:r>
      <w:r w:rsidR="00DF48EC">
        <w:t xml:space="preserve"> </w:t>
      </w:r>
      <w:r w:rsidR="00DF48EC">
        <w:rPr>
          <w:rFonts w:cstheme="minorHAnsi"/>
        </w:rPr>
        <w:t>±</w:t>
      </w:r>
      <w:r w:rsidR="00DF48EC">
        <w:t xml:space="preserve"> </w:t>
      </w:r>
      <w:r w:rsidR="00DF48EC" w:rsidRPr="00DF48EC">
        <w:t>4</w:t>
      </w:r>
      <w:r w:rsidR="00DF48EC">
        <w:t>,</w:t>
      </w:r>
      <w:r w:rsidR="00DF48EC" w:rsidRPr="00DF48EC">
        <w:t>144.1</w:t>
      </w:r>
      <w:r w:rsidR="00DF48EC">
        <w:t>5 ind. m</w:t>
      </w:r>
      <w:r w:rsidR="00DF48EC" w:rsidRPr="009604BE">
        <w:rPr>
          <w:vertAlign w:val="superscript"/>
        </w:rPr>
        <w:t>-2</w:t>
      </w:r>
      <w:r w:rsidR="009604BE">
        <w:t xml:space="preserve">, with S7 in OR1-1242 having the lowest abundance of 4,626.10 </w:t>
      </w:r>
      <w:r w:rsidR="009604BE">
        <w:rPr>
          <w:rFonts w:cstheme="minorHAnsi"/>
        </w:rPr>
        <w:t>±</w:t>
      </w:r>
      <w:r w:rsidR="009604BE">
        <w:t xml:space="preserve"> 265.05 ind. m</w:t>
      </w:r>
      <w:r w:rsidR="009604BE" w:rsidRPr="009604BE">
        <w:rPr>
          <w:vertAlign w:val="superscript"/>
        </w:rPr>
        <w:t>-2</w:t>
      </w:r>
      <w:r w:rsidR="009604BE">
        <w:rPr>
          <w:vertAlign w:val="superscript"/>
        </w:rPr>
        <w:t xml:space="preserve"> </w:t>
      </w:r>
      <w:r w:rsidR="009604BE" w:rsidRPr="009604BE">
        <w:t>and</w:t>
      </w:r>
      <w:r w:rsidR="009604BE">
        <w:rPr>
          <w:vertAlign w:val="superscript"/>
        </w:rPr>
        <w:t xml:space="preserve"> </w:t>
      </w:r>
      <w:r w:rsidR="009604BE">
        <w:t xml:space="preserve">S3 in OR1-1219 having the highest abundance of 19,480.57 </w:t>
      </w:r>
      <w:r w:rsidR="009604BE">
        <w:rPr>
          <w:rFonts w:cstheme="minorHAnsi"/>
        </w:rPr>
        <w:t xml:space="preserve">± 1,836.29 </w:t>
      </w:r>
      <w:r w:rsidR="009604BE">
        <w:t>ind. m</w:t>
      </w:r>
      <w:r w:rsidR="009604BE" w:rsidRPr="009604BE">
        <w:rPr>
          <w:vertAlign w:val="superscript"/>
        </w:rPr>
        <w:t>-2</w:t>
      </w:r>
      <w:r w:rsidR="00B0769A">
        <w:rPr>
          <w:vertAlign w:val="superscript"/>
        </w:rPr>
        <w:t xml:space="preserve"> </w:t>
      </w:r>
      <w:r w:rsidR="00B0769A" w:rsidRPr="00B0769A">
        <w:rPr>
          <w:color w:val="FF0000"/>
        </w:rPr>
        <w:t xml:space="preserve">(figure </w:t>
      </w:r>
      <w:r w:rsidR="00003F9B">
        <w:rPr>
          <w:color w:val="FF0000"/>
        </w:rPr>
        <w:t>7</w:t>
      </w:r>
      <w:r w:rsidR="00B0769A" w:rsidRPr="00B0769A">
        <w:rPr>
          <w:color w:val="FF0000"/>
        </w:rPr>
        <w:t>)</w:t>
      </w:r>
      <w:r w:rsidR="009604BE">
        <w:t xml:space="preserve">. </w:t>
      </w:r>
      <w:r>
        <w:t>The average biomass</w:t>
      </w:r>
      <w:r w:rsidR="009604BE">
        <w:t xml:space="preserve">, on the other hand, </w:t>
      </w:r>
      <w:r>
        <w:t>was</w:t>
      </w:r>
      <w:r w:rsidR="00DF48EC" w:rsidRPr="00DF48EC">
        <w:t xml:space="preserve"> 29.93</w:t>
      </w:r>
      <w:r w:rsidR="00DF48EC">
        <w:t xml:space="preserve"> </w:t>
      </w:r>
      <w:r w:rsidR="00DF48EC">
        <w:rPr>
          <w:rFonts w:cstheme="minorHAnsi"/>
        </w:rPr>
        <w:t xml:space="preserve">± </w:t>
      </w:r>
      <w:r w:rsidR="00DF48EC" w:rsidRPr="00DF48EC">
        <w:rPr>
          <w:rFonts w:cstheme="minorHAnsi"/>
        </w:rPr>
        <w:t>34.04</w:t>
      </w:r>
      <w:r w:rsidR="00DF48EC">
        <w:t xml:space="preserve"> </w:t>
      </w:r>
      <w:r w:rsidR="009604BE">
        <w:t>g m</w:t>
      </w:r>
      <w:r w:rsidR="009604BE" w:rsidRPr="009604BE">
        <w:rPr>
          <w:vertAlign w:val="superscript"/>
        </w:rPr>
        <w:t>-2</w:t>
      </w:r>
      <w:r w:rsidR="00D24CBE">
        <w:t xml:space="preserve">, with </w:t>
      </w:r>
      <w:r w:rsidR="00C40620">
        <w:t xml:space="preserve">S3 in OR1-1242 having the lowest biomass of 1.74 </w:t>
      </w:r>
      <w:r w:rsidR="00C40620">
        <w:rPr>
          <w:rFonts w:cstheme="minorHAnsi"/>
        </w:rPr>
        <w:t>± 0.81 g m</w:t>
      </w:r>
      <w:r w:rsidR="00C40620" w:rsidRPr="00C40620">
        <w:rPr>
          <w:rFonts w:cstheme="minorHAnsi"/>
          <w:vertAlign w:val="superscript"/>
        </w:rPr>
        <w:t>-2</w:t>
      </w:r>
      <w:r w:rsidR="00C40620">
        <w:rPr>
          <w:rFonts w:cstheme="minorHAnsi"/>
        </w:rPr>
        <w:t xml:space="preserve"> and S1 in OR1-1242 having the highest biomass of 93.61 ± 13.04 g m</w:t>
      </w:r>
      <w:r w:rsidR="00C40620" w:rsidRPr="00C40620">
        <w:rPr>
          <w:rFonts w:cstheme="minorHAnsi"/>
          <w:vertAlign w:val="superscript"/>
        </w:rPr>
        <w:t>-2</w:t>
      </w:r>
      <w:r w:rsidR="009604BE">
        <w:t xml:space="preserve">. </w:t>
      </w:r>
      <w:r w:rsidR="00BB07B7">
        <w:t xml:space="preserve">The average TOU in the present study is </w:t>
      </w:r>
      <w:r w:rsidR="00BB07B7" w:rsidRPr="00BB07B7">
        <w:t>15.59</w:t>
      </w:r>
      <w:r w:rsidR="00BB07B7">
        <w:t xml:space="preserve"> </w:t>
      </w:r>
      <w:r w:rsidR="00BB07B7">
        <w:rPr>
          <w:rFonts w:cstheme="minorHAnsi"/>
        </w:rPr>
        <w:t xml:space="preserve">± </w:t>
      </w:r>
      <w:r w:rsidR="00BB07B7" w:rsidRPr="00BB07B7">
        <w:rPr>
          <w:rFonts w:cstheme="minorHAnsi"/>
        </w:rPr>
        <w:t>7.37</w:t>
      </w:r>
      <w:r w:rsidR="00BB07B7">
        <w:rPr>
          <w:rFonts w:cstheme="minorHAnsi"/>
        </w:rPr>
        <w:t xml:space="preserve"> 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 xml:space="preserve">, with S5 in OR1-1219 having </w:t>
      </w:r>
      <w:r w:rsidR="003B333C">
        <w:rPr>
          <w:rFonts w:cstheme="minorHAnsi"/>
        </w:rPr>
        <w:t>7.97 ± 0.90 mmol O</w:t>
      </w:r>
      <w:r w:rsidR="003B333C" w:rsidRPr="00BB07B7">
        <w:rPr>
          <w:rFonts w:cstheme="minorHAnsi"/>
          <w:vertAlign w:val="subscript"/>
        </w:rPr>
        <w:t>2</w:t>
      </w:r>
      <w:r w:rsidR="003B333C">
        <w:rPr>
          <w:rFonts w:cstheme="minorHAnsi"/>
        </w:rPr>
        <w:t xml:space="preserve"> m</w:t>
      </w:r>
      <w:r w:rsidR="003B333C" w:rsidRPr="00BB07B7">
        <w:rPr>
          <w:rFonts w:cstheme="minorHAnsi"/>
          <w:vertAlign w:val="superscript"/>
        </w:rPr>
        <w:t>-2</w:t>
      </w:r>
      <w:r w:rsidR="003B333C">
        <w:rPr>
          <w:rFonts w:cstheme="minorHAnsi"/>
        </w:rPr>
        <w:t xml:space="preserve"> d</w:t>
      </w:r>
      <w:r w:rsidR="003B333C" w:rsidRPr="00BB07B7">
        <w:rPr>
          <w:rFonts w:cstheme="minorHAnsi"/>
          <w:vertAlign w:val="superscript"/>
        </w:rPr>
        <w:t>-1</w:t>
      </w:r>
      <w:r w:rsidR="003B333C">
        <w:rPr>
          <w:rFonts w:cstheme="minorHAnsi"/>
          <w:vertAlign w:val="superscript"/>
        </w:rPr>
        <w:t xml:space="preserve"> </w:t>
      </w:r>
      <w:r w:rsidR="00BB07B7">
        <w:rPr>
          <w:rFonts w:cstheme="minorHAnsi"/>
        </w:rPr>
        <w:t>and S3 in OR1-1242 having 29.15 ± 2.58 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w:t>
      </w:r>
    </w:p>
    <w:p w14:paraId="39413361" w14:textId="33B39F7F" w:rsidR="00EE56E2" w:rsidRDefault="00A06A9E" w:rsidP="002D0795">
      <w:r>
        <w:t xml:space="preserve">The averaged models of macrofauna abundance, biomass, and sediment TOU showed strong spatiotemporal variations </w:t>
      </w:r>
      <w:r w:rsidRPr="00A06A9E">
        <w:rPr>
          <w:color w:val="FF0000"/>
        </w:rPr>
        <w:t>(table 2)</w:t>
      </w:r>
      <w:r>
        <w:t>.</w:t>
      </w:r>
      <w:r w:rsidR="0011500B">
        <w:t xml:space="preserve"> </w:t>
      </w:r>
      <w:r w:rsidR="009D795B">
        <w:t>In</w:t>
      </w:r>
      <w:r w:rsidR="006654FC">
        <w:t xml:space="preserve"> the averaged macrofauna abundance model, t</w:t>
      </w:r>
      <w:r w:rsidR="00EE56E2">
        <w:t xml:space="preserve">here </w:t>
      </w:r>
      <w:r w:rsidR="004B44E5">
        <w:t xml:space="preserve">was </w:t>
      </w:r>
      <w:r w:rsidR="00EE56E2">
        <w:t xml:space="preserve">very strong evidence </w:t>
      </w:r>
      <w:r w:rsidR="00861E01">
        <w:t>that</w:t>
      </w:r>
      <w:r w:rsidR="003F5481">
        <w:t xml:space="preserve"> macrofauna</w:t>
      </w:r>
      <w:r w:rsidR="00861E01">
        <w:t xml:space="preserve"> abundance </w:t>
      </w:r>
      <w:r w:rsidR="005E2050">
        <w:t xml:space="preserve">varies </w:t>
      </w:r>
      <w:r w:rsidR="003F5481">
        <w:t>with</w:t>
      </w:r>
      <w:r w:rsidR="00861E01">
        <w:t xml:space="preserve"> </w:t>
      </w:r>
      <w:r w:rsidR="00DA33DA">
        <w:t>C</w:t>
      </w:r>
      <w:r w:rsidR="00EE56E2">
        <w:t>ruise (</w:t>
      </w:r>
      <w:r w:rsidR="005E2050">
        <w:rPr>
          <w:rFonts w:cstheme="minorHAnsi"/>
        </w:rPr>
        <w:t>β</w:t>
      </w:r>
      <w:r w:rsidR="005E2050">
        <w:t xml:space="preserve"> = -0.2413, </w:t>
      </w:r>
      <w:r w:rsidR="00EE56E2">
        <w:t>p &lt; 0.0001)</w:t>
      </w:r>
      <w:r w:rsidR="00342473">
        <w:t xml:space="preserve">, </w:t>
      </w:r>
      <w:r w:rsidR="00EE56E2">
        <w:t>DRM (</w:t>
      </w:r>
      <w:r w:rsidR="005E2050">
        <w:rPr>
          <w:rFonts w:cstheme="minorHAnsi"/>
        </w:rPr>
        <w:t>β</w:t>
      </w:r>
      <w:r w:rsidR="005E2050">
        <w:t xml:space="preserve"> = -0.1512, </w:t>
      </w:r>
      <w:r w:rsidR="00EE56E2">
        <w:t xml:space="preserve">p </w:t>
      </w:r>
      <w:r w:rsidR="00757517">
        <w:t>=</w:t>
      </w:r>
      <w:r w:rsidR="00EE56E2">
        <w:t xml:space="preserve"> 0.0001)</w:t>
      </w:r>
      <w:r w:rsidR="003F5481">
        <w:t xml:space="preserve">, </w:t>
      </w:r>
      <w:r w:rsidR="00342473">
        <w:t xml:space="preserve">and </w:t>
      </w:r>
      <w:r w:rsidR="00DA33DA">
        <w:t>C</w:t>
      </w:r>
      <w:r w:rsidR="003F5481">
        <w:t xml:space="preserve">ruise-DRM </w:t>
      </w:r>
      <w:r w:rsidR="00757517">
        <w:t>interaction</w:t>
      </w:r>
      <w:r w:rsidR="003F5481">
        <w:t xml:space="preserve"> </w:t>
      </w:r>
      <w:r w:rsidR="00757517">
        <w:t>(</w:t>
      </w:r>
      <w:r w:rsidR="005E2050">
        <w:rPr>
          <w:rFonts w:cstheme="minorHAnsi"/>
        </w:rPr>
        <w:t>β</w:t>
      </w:r>
      <w:r w:rsidR="005E2050">
        <w:t xml:space="preserve"> = 0.1555, </w:t>
      </w:r>
      <w:r w:rsidR="00757517">
        <w:t>p = 0.0001).</w:t>
      </w:r>
      <w:r w:rsidR="00D141F1">
        <w:t xml:space="preserve"> </w:t>
      </w:r>
      <w:r w:rsidR="00757517">
        <w:t xml:space="preserve">There was strong evidence </w:t>
      </w:r>
      <w:r w:rsidR="00566772">
        <w:t>of</w:t>
      </w:r>
      <w:r w:rsidR="00757517">
        <w:t xml:space="preserve"> </w:t>
      </w:r>
      <w:r w:rsidR="00B2762C">
        <w:t>C</w:t>
      </w:r>
      <w:r w:rsidR="00757517">
        <w:t>ruise-</w:t>
      </w:r>
      <w:r w:rsidR="00B2762C">
        <w:t>D</w:t>
      </w:r>
      <w:r w:rsidR="00757517">
        <w:t>epth interaction (</w:t>
      </w:r>
      <w:r w:rsidR="00D141F1">
        <w:rPr>
          <w:rFonts w:cstheme="minorHAnsi"/>
        </w:rPr>
        <w:t>β = 0.1238</w:t>
      </w:r>
      <w:r w:rsidR="00D141F1">
        <w:t xml:space="preserve">, </w:t>
      </w:r>
      <w:r w:rsidR="00757517">
        <w:t>p = 0.0036)</w:t>
      </w:r>
      <w:r w:rsidR="00DA3CE4">
        <w:t xml:space="preserve">, </w:t>
      </w:r>
      <w:r w:rsidR="00757517">
        <w:t xml:space="preserve">moderate </w:t>
      </w:r>
      <w:r w:rsidR="00757517">
        <w:rPr>
          <w:rFonts w:hint="eastAsia"/>
        </w:rPr>
        <w:t>e</w:t>
      </w:r>
      <w:r w:rsidR="00757517">
        <w:t xml:space="preserve">vidence </w:t>
      </w:r>
      <w:r w:rsidR="00566772">
        <w:t xml:space="preserve">of </w:t>
      </w:r>
      <w:r w:rsidR="0043499F">
        <w:t>D</w:t>
      </w:r>
      <w:r w:rsidR="00757517">
        <w:t>epth-DRM interaction</w:t>
      </w:r>
      <w:r w:rsidR="00D141F1">
        <w:t xml:space="preserve"> (</w:t>
      </w:r>
      <w:r w:rsidR="00D141F1">
        <w:rPr>
          <w:rFonts w:cstheme="minorHAnsi"/>
        </w:rPr>
        <w:t>β = 0.0618, p = 0.0265</w:t>
      </w:r>
      <w:r w:rsidR="00D141F1">
        <w:t>)</w:t>
      </w:r>
      <w:r w:rsidR="00DA3CE4">
        <w:t>,</w:t>
      </w:r>
      <w:r w:rsidR="00757517">
        <w:t xml:space="preserve"> and weak evidence </w:t>
      </w:r>
      <w:r w:rsidR="00566772">
        <w:t xml:space="preserve">of </w:t>
      </w:r>
      <w:r w:rsidR="00E75A17">
        <w:t>D</w:t>
      </w:r>
      <w:r w:rsidR="00757517">
        <w:t>epth (</w:t>
      </w:r>
      <w:r w:rsidR="002C0BFE">
        <w:rPr>
          <w:rFonts w:cstheme="minorHAnsi"/>
        </w:rPr>
        <w:t>β = -0.0632</w:t>
      </w:r>
      <w:r w:rsidR="002C0BFE">
        <w:t xml:space="preserve">, </w:t>
      </w:r>
      <w:r w:rsidR="00757517">
        <w:t>p = 0.0551)</w:t>
      </w:r>
      <w:r w:rsidR="00342473">
        <w:t xml:space="preserve"> </w:t>
      </w:r>
      <w:r w:rsidR="009D5234">
        <w:t xml:space="preserve">affecting </w:t>
      </w:r>
      <w:r w:rsidR="00566772">
        <w:t xml:space="preserve">macrofauna </w:t>
      </w:r>
      <w:r w:rsidR="00342473">
        <w:t>abundance</w:t>
      </w:r>
      <w:r w:rsidR="00757517">
        <w:t>.</w:t>
      </w:r>
      <w:r w:rsidR="00342473">
        <w:t xml:space="preserve"> In the averaged macrofauna biomass model, there was very strong evidence </w:t>
      </w:r>
      <w:r w:rsidR="0020647B">
        <w:t xml:space="preserve">that macrofauna biomass varies with </w:t>
      </w:r>
      <w:r w:rsidR="0006386B">
        <w:t>Cruise</w:t>
      </w:r>
      <w:r w:rsidR="0006386B">
        <w:rPr>
          <w:rFonts w:hint="eastAsia"/>
        </w:rPr>
        <w:t>-</w:t>
      </w:r>
      <w:r w:rsidR="0006386B">
        <w:t>DRM interaction (</w:t>
      </w:r>
      <w:r w:rsidR="0006386B">
        <w:rPr>
          <w:rFonts w:cstheme="minorHAnsi"/>
        </w:rPr>
        <w:t>β = 0.7440, p = 0.0007</w:t>
      </w:r>
      <w:r w:rsidR="0006386B">
        <w:t>). There was moderate evidence in DRM on macrofauna biomass</w:t>
      </w:r>
      <w:r w:rsidR="004546F0">
        <w:t xml:space="preserve"> (</w:t>
      </w:r>
      <w:r w:rsidR="004546F0">
        <w:rPr>
          <w:rFonts w:cstheme="minorHAnsi"/>
        </w:rPr>
        <w:t>β = -0.3395, p = 0.0484</w:t>
      </w:r>
      <w:r w:rsidR="004546F0">
        <w:t>)</w:t>
      </w:r>
      <w:r w:rsidR="0006386B">
        <w:t>. There was no evidence in Cruise on macrofauna biomass (</w:t>
      </w:r>
      <w:r w:rsidR="0006386B">
        <w:rPr>
          <w:rFonts w:cstheme="minorHAnsi"/>
        </w:rPr>
        <w:t>β = 0.17, p = 0.4054</w:t>
      </w:r>
      <w:r w:rsidR="0006386B">
        <w:t>).</w:t>
      </w:r>
      <w:r w:rsidR="00AA15BF">
        <w:t xml:space="preserve"> In the averaged TOU model, there was strong evidence in Cruise</w:t>
      </w:r>
      <w:r w:rsidR="00BF490D">
        <w:t xml:space="preserve"> (</w:t>
      </w:r>
      <w:r w:rsidR="00BF490D">
        <w:rPr>
          <w:rFonts w:cstheme="minorHAnsi"/>
        </w:rPr>
        <w:t>β = 4.4799, p = 0.0137</w:t>
      </w:r>
      <w:r w:rsidR="00BF490D">
        <w:t>)</w:t>
      </w:r>
      <w:r w:rsidR="00AA15BF">
        <w:t xml:space="preserve">, </w:t>
      </w:r>
      <w:r w:rsidR="00BF490D">
        <w:t>DRM (</w:t>
      </w:r>
      <w:r w:rsidR="00BF490D">
        <w:rPr>
          <w:rFonts w:cstheme="minorHAnsi"/>
        </w:rPr>
        <w:t>β = -2.3824, p = 0.0200</w:t>
      </w:r>
      <w:r w:rsidR="00BF490D">
        <w:t>)</w:t>
      </w:r>
      <w:r w:rsidR="00AA15BF">
        <w:t xml:space="preserve">, and </w:t>
      </w:r>
      <w:r w:rsidR="00BF490D">
        <w:t>Cruise-Depth interactions (</w:t>
      </w:r>
      <w:r w:rsidR="00BF490D">
        <w:rPr>
          <w:rFonts w:cstheme="minorHAnsi"/>
        </w:rPr>
        <w:t xml:space="preserve">β </w:t>
      </w:r>
      <w:r w:rsidR="00BF490D">
        <w:rPr>
          <w:rFonts w:cstheme="minorHAnsi"/>
        </w:rPr>
        <w:lastRenderedPageBreak/>
        <w:t>= -4.2756, p = 0.0393</w:t>
      </w:r>
      <w:r w:rsidR="00BF490D">
        <w:t>)</w:t>
      </w:r>
      <w:r w:rsidR="00AA15BF">
        <w:t>.</w:t>
      </w:r>
      <w:r w:rsidR="00BF490D">
        <w:t xml:space="preserve"> On the other hand, Depth alone has little evidence on macrofauna biomass (</w:t>
      </w:r>
      <w:r w:rsidR="00BF490D">
        <w:rPr>
          <w:rFonts w:cstheme="minorHAnsi"/>
        </w:rPr>
        <w:t>β = -2.5605, p = 0.1572</w:t>
      </w:r>
      <w:r w:rsidR="00BF490D">
        <w:t xml:space="preserve">). </w:t>
      </w:r>
      <w:r w:rsidR="00EE56E2">
        <w:t>The model average results of the spatiotemporal patterns generally echoed with the scatterplot</w:t>
      </w:r>
      <w:r>
        <w:t xml:space="preserve">, with obvious interactions between spatial (DRM and depth) and temporal factors (cruise) </w:t>
      </w:r>
      <w:r w:rsidR="00EE56E2" w:rsidRPr="00EE56E2">
        <w:rPr>
          <w:color w:val="FF0000"/>
        </w:rPr>
        <w:t xml:space="preserve">(figure </w:t>
      </w:r>
      <w:r w:rsidR="00003F9B">
        <w:rPr>
          <w:color w:val="FF0000"/>
        </w:rPr>
        <w:t>7</w:t>
      </w:r>
      <w:r w:rsidR="00EE56E2" w:rsidRPr="00EE56E2">
        <w:rPr>
          <w:color w:val="FF0000"/>
        </w:rPr>
        <w:t>)</w:t>
      </w:r>
      <w:r w:rsidR="00EE56E2">
        <w:t>.</w:t>
      </w:r>
    </w:p>
    <w:p w14:paraId="3BEAC091" w14:textId="72CC2743" w:rsidR="00CF1135" w:rsidRPr="004E22B6" w:rsidRDefault="00AD72BE" w:rsidP="002D0795">
      <w:r>
        <w:t xml:space="preserve">Model averaging results revealed that the seafloor environment notably influenced macrofauna abundance, biomass, and sediment TOU </w:t>
      </w:r>
      <w:r w:rsidR="00CF1135" w:rsidRPr="00CF1135">
        <w:rPr>
          <w:color w:val="FF0000"/>
        </w:rPr>
        <w:t>(table 3)</w:t>
      </w:r>
      <w:r w:rsidR="00CF1135">
        <w:t>.</w:t>
      </w:r>
      <w:r>
        <w:t xml:space="preserve"> </w:t>
      </w:r>
      <w:r w:rsidR="00297D73">
        <w:t xml:space="preserve">In the averaged abundance model, </w:t>
      </w:r>
      <w:r w:rsidR="00297D73" w:rsidRPr="008B5C54">
        <w:rPr>
          <w:i/>
        </w:rPr>
        <w:t>CN</w:t>
      </w:r>
      <w:r w:rsidR="00297D73">
        <w:t xml:space="preserve"> (</w:t>
      </w:r>
      <w:r w:rsidR="00297D73">
        <w:rPr>
          <w:rFonts w:cstheme="minorHAnsi"/>
        </w:rPr>
        <w:t>β = 0.1054, p &lt; 0.0001</w:t>
      </w:r>
      <w:r w:rsidR="00297D73">
        <w:t xml:space="preserve">), </w:t>
      </w:r>
      <w:r w:rsidR="00297D73" w:rsidRPr="008B5C54">
        <w:rPr>
          <w:i/>
        </w:rPr>
        <w:t>D50</w:t>
      </w:r>
      <w:r w:rsidR="00297D73">
        <w:t xml:space="preserve"> (</w:t>
      </w:r>
      <w:r w:rsidR="00297D73">
        <w:rPr>
          <w:rFonts w:cstheme="minorHAnsi"/>
        </w:rPr>
        <w:t>β = -0.0687, p = 0.0001</w:t>
      </w:r>
      <w:r w:rsidR="00297D73">
        <w:t xml:space="preserve">), and </w:t>
      </w:r>
      <w:r w:rsidR="00297D73" w:rsidRPr="008B5C54">
        <w:rPr>
          <w:i/>
        </w:rPr>
        <w:t>TOC</w:t>
      </w:r>
      <w:r w:rsidR="00297D73">
        <w:t xml:space="preserve"> (</w:t>
      </w:r>
      <w:r w:rsidR="00297D73">
        <w:rPr>
          <w:rFonts w:cstheme="minorHAnsi"/>
        </w:rPr>
        <w:t>β = 0.2143, p &lt; 0.0001</w:t>
      </w:r>
      <w:r w:rsidR="00297D73">
        <w:t xml:space="preserve">) had very strong evidence on affecting macrofauna abundance. There was strong evidence that </w:t>
      </w:r>
      <w:r w:rsidR="00297D73" w:rsidRPr="008B5C54">
        <w:rPr>
          <w:i/>
        </w:rPr>
        <w:t>Por</w:t>
      </w:r>
      <w:r w:rsidR="008B5C54">
        <w:t xml:space="preserve"> (</w:t>
      </w:r>
      <w:r w:rsidR="008B5C54">
        <w:rPr>
          <w:rFonts w:cstheme="minorHAnsi"/>
        </w:rPr>
        <w:t>β</w:t>
      </w:r>
      <w:r w:rsidR="008B5C54">
        <w:t xml:space="preserve"> = -0.1542, p = 0.0023) </w:t>
      </w:r>
      <w:r w:rsidR="00297D73">
        <w:t xml:space="preserve">and </w:t>
      </w:r>
      <w:r w:rsidR="00297D73" w:rsidRPr="008B5C54">
        <w:rPr>
          <w:i/>
        </w:rPr>
        <w:t>Temp</w:t>
      </w:r>
      <w:r w:rsidR="008B5C54">
        <w:rPr>
          <w:rFonts w:hint="eastAsia"/>
        </w:rPr>
        <w:t xml:space="preserve"> (</w:t>
      </w:r>
      <w:r w:rsidR="008B5C54">
        <w:rPr>
          <w:rFonts w:cstheme="minorHAnsi"/>
        </w:rPr>
        <w:t>β</w:t>
      </w:r>
      <w:r w:rsidR="008B5C54">
        <w:rPr>
          <w:rFonts w:hint="eastAsia"/>
        </w:rPr>
        <w:t xml:space="preserve"> = </w:t>
      </w:r>
      <w:r w:rsidR="008B5C54">
        <w:t>0.0713</w:t>
      </w:r>
      <w:r w:rsidR="008B5C54">
        <w:rPr>
          <w:rFonts w:hint="eastAsia"/>
        </w:rPr>
        <w:t>,</w:t>
      </w:r>
      <w:r w:rsidR="008B5C54">
        <w:t xml:space="preserve"> p = 0.0067</w:t>
      </w:r>
      <w:r w:rsidR="008B5C54">
        <w:rPr>
          <w:rFonts w:hint="eastAsia"/>
        </w:rPr>
        <w:t xml:space="preserve">) </w:t>
      </w:r>
      <w:r w:rsidR="008B5C54">
        <w:t>negatively and positively affecting abundance, respectively.</w:t>
      </w:r>
      <w:r w:rsidR="00622EA4">
        <w:t xml:space="preserve"> There was moderate evidence on </w:t>
      </w:r>
      <w:r w:rsidR="00622EA4" w:rsidRPr="00184F99">
        <w:rPr>
          <w:i/>
        </w:rPr>
        <w:t>Chla</w:t>
      </w:r>
      <w:r w:rsidR="00622EA4">
        <w:t xml:space="preserve"> negatively</w:t>
      </w:r>
      <w:r w:rsidR="00184F99">
        <w:t xml:space="preserve"> on</w:t>
      </w:r>
      <w:r w:rsidR="00622EA4">
        <w:t xml:space="preserve"> affecting macrofauna abundance (</w:t>
      </w:r>
      <w:r w:rsidR="00622EA4">
        <w:rPr>
          <w:rFonts w:cstheme="minorHAnsi"/>
        </w:rPr>
        <w:t>β = -0.0743, p = 0.0329</w:t>
      </w:r>
      <w:r w:rsidR="00622EA4">
        <w:t>).</w:t>
      </w:r>
      <w:r w:rsidR="00CF1135">
        <w:t xml:space="preserve"> </w:t>
      </w:r>
      <w:r w:rsidR="00184F99">
        <w:t xml:space="preserve">In the averaged biomass model, </w:t>
      </w:r>
      <w:r w:rsidR="00184F99" w:rsidRPr="00184F99">
        <w:rPr>
          <w:i/>
        </w:rPr>
        <w:t>Chla</w:t>
      </w:r>
      <w:r w:rsidR="00184F99">
        <w:t xml:space="preserve"> (</w:t>
      </w:r>
      <w:r w:rsidR="00184F99">
        <w:rPr>
          <w:rFonts w:cstheme="minorHAnsi"/>
        </w:rPr>
        <w:t>β = -0.9165, p = 0.0055</w:t>
      </w:r>
      <w:r w:rsidR="00184F99">
        <w:t xml:space="preserve">), </w:t>
      </w:r>
      <w:r w:rsidR="00184F99" w:rsidRPr="00184F99">
        <w:rPr>
          <w:i/>
        </w:rPr>
        <w:t>CN</w:t>
      </w:r>
      <w:r w:rsidR="00184F99">
        <w:t xml:space="preserve"> (</w:t>
      </w:r>
      <w:r w:rsidR="00184F99">
        <w:rPr>
          <w:rFonts w:cstheme="minorHAnsi"/>
        </w:rPr>
        <w:t>β = -0.8093, p = 0.0037</w:t>
      </w:r>
      <w:r w:rsidR="00184F99">
        <w:t xml:space="preserve">), and </w:t>
      </w:r>
      <w:r w:rsidR="00184F99" w:rsidRPr="00B632AB">
        <w:rPr>
          <w:i/>
        </w:rPr>
        <w:t>Temp</w:t>
      </w:r>
      <w:r w:rsidR="00184F99">
        <w:t xml:space="preserve"> </w:t>
      </w:r>
      <w:r w:rsidR="000F761E">
        <w:t>(</w:t>
      </w:r>
      <w:r w:rsidR="000F761E">
        <w:rPr>
          <w:rFonts w:cstheme="minorHAnsi"/>
        </w:rPr>
        <w:t>β = 0.5190, p = 0.0086</w:t>
      </w:r>
      <w:r w:rsidR="000F761E">
        <w:t xml:space="preserve">) </w:t>
      </w:r>
      <w:r w:rsidR="00184F99">
        <w:t>had strong evidence on affecting macrofauna biomass.</w:t>
      </w:r>
      <w:r w:rsidR="00056F8E">
        <w:t xml:space="preserve"> </w:t>
      </w:r>
      <w:r w:rsidR="00184934">
        <w:t xml:space="preserve">The data revealed </w:t>
      </w:r>
      <w:r w:rsidR="00056F8E">
        <w:t xml:space="preserve">moderate evidence </w:t>
      </w:r>
      <w:r w:rsidR="00184934">
        <w:t xml:space="preserve">that </w:t>
      </w:r>
      <w:r w:rsidR="00DF74EA">
        <w:t>macrofauna biomass</w:t>
      </w:r>
      <w:r w:rsidR="00DF74EA" w:rsidRPr="00184934">
        <w:rPr>
          <w:i/>
        </w:rPr>
        <w:t xml:space="preserve"> </w:t>
      </w:r>
      <w:r w:rsidR="00DF74EA" w:rsidRPr="00DF74EA">
        <w:t>was positive associated with</w:t>
      </w:r>
      <w:r w:rsidR="00DF74EA">
        <w:rPr>
          <w:i/>
        </w:rPr>
        <w:t xml:space="preserve"> </w:t>
      </w:r>
      <w:r w:rsidR="00184934" w:rsidRPr="00184934">
        <w:rPr>
          <w:i/>
        </w:rPr>
        <w:t>D50</w:t>
      </w:r>
      <w:r w:rsidR="00184934">
        <w:t xml:space="preserve"> (</w:t>
      </w:r>
      <w:r w:rsidR="00184934">
        <w:rPr>
          <w:rFonts w:cstheme="minorHAnsi"/>
        </w:rPr>
        <w:t>β = 0.3918, p = 0.0251</w:t>
      </w:r>
      <w:r w:rsidR="00184934">
        <w:t xml:space="preserve">) and </w:t>
      </w:r>
      <w:r w:rsidR="00184934" w:rsidRPr="00DF74EA">
        <w:rPr>
          <w:i/>
        </w:rPr>
        <w:t>TOC</w:t>
      </w:r>
      <w:r w:rsidR="00184934">
        <w:t xml:space="preserve"> </w:t>
      </w:r>
      <w:r w:rsidR="00DF74EA">
        <w:t>(</w:t>
      </w:r>
      <w:r w:rsidR="00DF74EA">
        <w:rPr>
          <w:rFonts w:cstheme="minorHAnsi"/>
        </w:rPr>
        <w:t>β = 1.7240, p = 0.0272</w:t>
      </w:r>
      <w:r w:rsidR="00DF74EA">
        <w:t>), while</w:t>
      </w:r>
      <w:r w:rsidR="00DF74EA">
        <w:rPr>
          <w:rFonts w:hint="eastAsia"/>
        </w:rPr>
        <w:t xml:space="preserve"> </w:t>
      </w:r>
      <w:r w:rsidR="00DF74EA">
        <w:t xml:space="preserve">that was negatively associated with </w:t>
      </w:r>
      <w:r w:rsidR="00DF74EA" w:rsidRPr="00184934">
        <w:rPr>
          <w:i/>
        </w:rPr>
        <w:t>Por</w:t>
      </w:r>
      <w:r w:rsidR="00DF74EA">
        <w:t xml:space="preserve"> (</w:t>
      </w:r>
      <w:r w:rsidR="00DF74EA">
        <w:rPr>
          <w:rFonts w:cstheme="minorHAnsi"/>
        </w:rPr>
        <w:t>β = -1.6368, p = 0.0109</w:t>
      </w:r>
      <w:r w:rsidR="00DF74EA">
        <w:t>)</w:t>
      </w:r>
      <w:r w:rsidR="00184934">
        <w:t>.</w:t>
      </w:r>
      <w:r w:rsidR="00DF74EA">
        <w:t xml:space="preserve"> There was weak evidence that </w:t>
      </w:r>
      <w:r w:rsidR="00DF74EA" w:rsidRPr="00DF74EA">
        <w:rPr>
          <w:i/>
        </w:rPr>
        <w:t>Fluo</w:t>
      </w:r>
      <w:r w:rsidR="00DF74EA">
        <w:t xml:space="preserve"> negatively associated with macrofauna biomass (</w:t>
      </w:r>
      <w:r w:rsidR="00DF74EA">
        <w:rPr>
          <w:rFonts w:cstheme="minorHAnsi"/>
        </w:rPr>
        <w:t>β = -0.2033, p = 0.0929</w:t>
      </w:r>
      <w:r w:rsidR="00DF74EA">
        <w:t>).</w:t>
      </w:r>
      <w:r w:rsidR="00942DDC">
        <w:t xml:space="preserve"> </w:t>
      </w:r>
      <w:r w:rsidR="00CF1135">
        <w:t xml:space="preserve">In the averaged TOU model, there was </w:t>
      </w:r>
      <w:r w:rsidR="001B025C">
        <w:t xml:space="preserve">very </w:t>
      </w:r>
      <w:r w:rsidR="00CF1135">
        <w:t>strong evidence that Temp</w:t>
      </w:r>
      <w:r w:rsidR="00697D92">
        <w:t xml:space="preserve"> (</w:t>
      </w:r>
      <w:r w:rsidR="00697D92">
        <w:rPr>
          <w:rFonts w:cstheme="minorHAnsi"/>
        </w:rPr>
        <w:t>β = 5.6855, p &lt; 0.0001</w:t>
      </w:r>
      <w:r w:rsidR="00697D92">
        <w:t>)</w:t>
      </w:r>
      <w:r w:rsidR="00CF1135">
        <w:t>, CN</w:t>
      </w:r>
      <w:r w:rsidR="00697D92">
        <w:t xml:space="preserve"> (</w:t>
      </w:r>
      <w:r w:rsidR="00697D92">
        <w:rPr>
          <w:rFonts w:cstheme="minorHAnsi"/>
        </w:rPr>
        <w:t>β = 8.2232, p</w:t>
      </w:r>
      <w:r w:rsidR="00A75BF6">
        <w:rPr>
          <w:rFonts w:cstheme="minorHAnsi"/>
        </w:rPr>
        <w:t xml:space="preserve"> </w:t>
      </w:r>
      <w:r w:rsidR="00C57AFE">
        <w:rPr>
          <w:rFonts w:cstheme="minorHAnsi" w:hint="eastAsia"/>
        </w:rPr>
        <w:t>&lt; 0</w:t>
      </w:r>
      <w:r w:rsidR="00C57AFE">
        <w:rPr>
          <w:rFonts w:cstheme="minorHAnsi"/>
        </w:rPr>
        <w:t>.0001</w:t>
      </w:r>
      <w:r w:rsidR="00697D92">
        <w:t>)</w:t>
      </w:r>
      <w:r w:rsidR="00CF1135">
        <w:t xml:space="preserve">, </w:t>
      </w:r>
      <w:r w:rsidR="001B025C">
        <w:t xml:space="preserve">and </w:t>
      </w:r>
      <w:r w:rsidR="00CF1135">
        <w:t>Por</w:t>
      </w:r>
      <w:r w:rsidR="001B025C">
        <w:t xml:space="preserve"> </w:t>
      </w:r>
      <w:r w:rsidR="00C57AFE">
        <w:t>(</w:t>
      </w:r>
      <w:r w:rsidR="00C57AFE">
        <w:rPr>
          <w:rFonts w:cstheme="minorHAnsi"/>
        </w:rPr>
        <w:t>β = 14.79884, p &lt; 0.0001</w:t>
      </w:r>
      <w:r w:rsidR="00C57AFE">
        <w:t xml:space="preserve">) </w:t>
      </w:r>
      <w:r w:rsidR="001B025C">
        <w:t>positively influenced TOU</w:t>
      </w:r>
      <w:r w:rsidR="00CF1135">
        <w:t>.</w:t>
      </w:r>
      <w:r w:rsidR="001B025C">
        <w:t xml:space="preserve"> </w:t>
      </w:r>
      <w:r w:rsidR="00315BA3" w:rsidRPr="00315BA3">
        <w:rPr>
          <w:i/>
        </w:rPr>
        <w:t>Chla</w:t>
      </w:r>
      <w:r w:rsidR="00315BA3">
        <w:t xml:space="preserve"> had moderate evidence in positively influencing sediment TOU (</w:t>
      </w:r>
      <w:r w:rsidR="00315BA3">
        <w:rPr>
          <w:rFonts w:cstheme="minorHAnsi"/>
        </w:rPr>
        <w:t>β = 6.8446, p = 0.0005</w:t>
      </w:r>
      <w:r w:rsidR="00315BA3">
        <w:t xml:space="preserve">). The data showed </w:t>
      </w:r>
      <w:r w:rsidR="001B025C">
        <w:t>very strong and strong evidence that TOC (</w:t>
      </w:r>
      <w:r w:rsidR="001B025C">
        <w:rPr>
          <w:rFonts w:cstheme="minorHAnsi"/>
        </w:rPr>
        <w:t>β = -17.4794, p &lt; 0.0001</w:t>
      </w:r>
      <w:r w:rsidR="001B025C">
        <w:t xml:space="preserve">) </w:t>
      </w:r>
      <w:r w:rsidR="001B025C">
        <w:rPr>
          <w:rFonts w:hint="eastAsia"/>
        </w:rPr>
        <w:t>a</w:t>
      </w:r>
      <w:r w:rsidR="001B025C">
        <w:t>nd D50 (</w:t>
      </w:r>
      <w:r w:rsidR="001B025C">
        <w:rPr>
          <w:rFonts w:cstheme="minorHAnsi"/>
        </w:rPr>
        <w:t>β = -4.0338, p = 0.0005</w:t>
      </w:r>
      <w:r w:rsidR="001B025C">
        <w:t>) negatively associated with TOU, respectively.</w:t>
      </w:r>
    </w:p>
    <w:p w14:paraId="11249F6D" w14:textId="730640B8" w:rsidR="0037699D" w:rsidRDefault="0037699D" w:rsidP="00AD42AC">
      <w:pPr>
        <w:pStyle w:val="Title1"/>
      </w:pPr>
      <w:r>
        <w:t>Discussion</w:t>
      </w:r>
    </w:p>
    <w:p w14:paraId="51EDCF26" w14:textId="66A244FB" w:rsidR="0067188B" w:rsidRDefault="004E14CE" w:rsidP="00577380">
      <w:pPr>
        <w:pStyle w:val="Title2"/>
      </w:pPr>
      <w:r>
        <w:lastRenderedPageBreak/>
        <w:t>Study limitation</w:t>
      </w:r>
    </w:p>
    <w:p w14:paraId="2DB47078" w14:textId="5D3CE66D" w:rsidR="00B82CD9" w:rsidRDefault="00B82CD9" w:rsidP="00577380">
      <w:pPr>
        <w:pStyle w:val="Title2"/>
      </w:pPr>
      <w:r>
        <w:t>Physical environment</w:t>
      </w:r>
    </w:p>
    <w:p w14:paraId="1BB4549F" w14:textId="23D38C63" w:rsidR="00C727E8" w:rsidRDefault="00C727E8" w:rsidP="00C727E8">
      <w:pPr>
        <w:pStyle w:val="a3"/>
        <w:numPr>
          <w:ilvl w:val="0"/>
          <w:numId w:val="12"/>
        </w:numPr>
      </w:pPr>
      <w:r>
        <w:t>Porosity</w:t>
      </w:r>
    </w:p>
    <w:p w14:paraId="05BD7900" w14:textId="06E4E22A" w:rsidR="00C727E8" w:rsidRDefault="00C727E8" w:rsidP="00C727E8">
      <w:pPr>
        <w:pStyle w:val="a3"/>
        <w:numPr>
          <w:ilvl w:val="1"/>
          <w:numId w:val="12"/>
        </w:numPr>
      </w:pPr>
      <w:r>
        <w:t>Porosity had a strong negative effect on macrofauna abundance and biomass (table 3).</w:t>
      </w:r>
    </w:p>
    <w:p w14:paraId="42598F64" w14:textId="371CD43C" w:rsidR="007266E1" w:rsidRDefault="003677ED" w:rsidP="00C727E8">
      <w:pPr>
        <w:pStyle w:val="a3"/>
        <w:numPr>
          <w:ilvl w:val="1"/>
          <w:numId w:val="12"/>
        </w:numPr>
      </w:pPr>
      <w:r>
        <w:t xml:space="preserve">In the </w:t>
      </w:r>
      <w:r w:rsidR="00C727E8">
        <w:t>Eel River Continental Shelf</w:t>
      </w:r>
      <w:r w:rsidR="006D37AB">
        <w:t xml:space="preserve">, the macrofauna community experienced a significant loss of abundance </w:t>
      </w:r>
      <w:r w:rsidR="00C727E8">
        <w:t xml:space="preserve">after </w:t>
      </w:r>
      <w:r w:rsidR="006D37AB">
        <w:t>intense sedimentation</w:t>
      </w:r>
      <w:r w:rsidR="00980A9A">
        <w:t xml:space="preserve"> caused by river floods</w:t>
      </w:r>
      <w:r w:rsidR="006D37AB">
        <w:t xml:space="preserve"> </w:t>
      </w:r>
      <w:r w:rsidR="00C727E8">
        <w:fldChar w:fldCharType="begin"/>
      </w:r>
      <w:r w:rsidR="00C727E8">
        <w:instrText xml:space="preserve"> ADDIN ZOTERO_ITEM CSL_CITATION {"citationID":"yAUfP7ux","properties":{"formattedCitation":"(Wheatcroft, 2006)","plainCitation":"(Wheatcroft, 2006)","noteIndex":0},"citationItems":[{"id":1293,"uris":["http://zotero.org/users/6403124/items/4QAWEM8G"],"itemData":{"id":129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 mortality and the mortality of most community dominants during a year (1995–1996) when there was no ﬂood deposition were comparable to the mortality observed following the January 1997 ﬂood. In contrast, the depth distribution of the macrofauna revealed a distinctive post-ﬂood pattern, whereby a majority (55–70%) of individuals were temporarily found at depths &gt;4 cm. This pattern suggests an active response by the resident fauna to sediment deposition, and supports the idea that the ﬂoods did not cause a widespread disturbance. Although there may not be clear evidence for short-term ﬂood eﬀects, the overall species composition and functional groupings do imply that the sedimentary environment (high sediment accumulation rates and abundant terrestrial organic matter) has had a long-term inﬂ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volume":"71","author":[{"family":"Wheatcroft","given":"Robert A."}],"issued":{"date-parts":[["2006",10]]}}}],"schema":"https://github.com/citation-style-language/schema/raw/master/csl-citation.json"} </w:instrText>
      </w:r>
      <w:r w:rsidR="00C727E8">
        <w:fldChar w:fldCharType="separate"/>
      </w:r>
      <w:r w:rsidR="00C727E8" w:rsidRPr="00C727E8">
        <w:rPr>
          <w:rFonts w:ascii="Calibri" w:hAnsi="Calibri" w:cs="Calibri"/>
        </w:rPr>
        <w:t>(Wheatcroft, 2006)</w:t>
      </w:r>
      <w:r w:rsidR="00C727E8">
        <w:fldChar w:fldCharType="end"/>
      </w:r>
      <w:r w:rsidR="00C727E8">
        <w:t>.</w:t>
      </w:r>
      <w:r w:rsidR="006D37AB">
        <w:t xml:space="preserve"> These newly deposited sediment layer</w:t>
      </w:r>
      <w:r w:rsidR="00E559FF">
        <w:t>s</w:t>
      </w:r>
      <w:r w:rsidR="006D37AB">
        <w:t xml:space="preserve"> </w:t>
      </w:r>
      <w:r w:rsidR="00980A9A">
        <w:t xml:space="preserve">on the continental shelf </w:t>
      </w:r>
      <w:r w:rsidR="006D37AB">
        <w:t xml:space="preserve">were characterized with high clay fraction and porosity </w:t>
      </w:r>
      <w:r w:rsidR="006D37AB">
        <w:fldChar w:fldCharType="begin"/>
      </w:r>
      <w:r w:rsidR="006D37AB">
        <w:instrText xml:space="preserve"> ADDIN ZOTERO_ITEM CSL_CITATION {"citationID":"7dCWUx6B","properties":{"formattedCitation":"(Wheatcroft et al., 1996)","plainCitation":"(Wheatcroft et al., 1996)","noteIndex":0},"citationItems":[{"id":1590,"uris":["http://zotero.org/users/6403124/items/ETDQVNXZ"],"itemData":{"id":1590,"type":"article-journal","container-title":"Oceanography","ISSN":"1042-8275","issue":"3","note":"publisher: Oceanography Society","page":"158-162","source":"JSTOR","title":"The anatomy of an oceanic flood deposit","volume":"9","author":[{"family":"Wheatcroft","given":"Robert A."},{"family":"Borgeld","given":"Jeffry C."},{"family":"Born","given":"Rebecca S."},{"family":"Drake","given":"David E."},{"family":"Leithold","given":"Elana L."},{"family":"Nittrouer","given":"Charles A."},{"family":"Sommerfield","given":"Christopher K."}],"issued":{"date-parts":[["1996"]]}}}],"schema":"https://github.com/citation-style-language/schema/raw/master/csl-citation.json"} </w:instrText>
      </w:r>
      <w:r w:rsidR="006D37AB">
        <w:fldChar w:fldCharType="separate"/>
      </w:r>
      <w:r w:rsidR="006D37AB" w:rsidRPr="006D37AB">
        <w:rPr>
          <w:rFonts w:ascii="Calibri" w:hAnsi="Calibri" w:cs="Calibri"/>
        </w:rPr>
        <w:t>(Wheatcroft et al., 1996)</w:t>
      </w:r>
      <w:r w:rsidR="006D37AB">
        <w:fldChar w:fldCharType="end"/>
      </w:r>
      <w:r w:rsidR="006D37AB">
        <w:t>.</w:t>
      </w:r>
      <w:r w:rsidR="007266E1">
        <w:t xml:space="preserve"> </w:t>
      </w:r>
    </w:p>
    <w:p w14:paraId="276AA7C2" w14:textId="7F5E9B68" w:rsidR="00C727E8" w:rsidRDefault="007266E1" w:rsidP="007E06BB">
      <w:pPr>
        <w:pStyle w:val="a3"/>
        <w:numPr>
          <w:ilvl w:val="1"/>
          <w:numId w:val="12"/>
        </w:numPr>
      </w:pPr>
      <w:r>
        <w:t xml:space="preserve">While porosity had a strong negative effect on macrofauna abundance and biomass </w:t>
      </w:r>
      <w:r w:rsidR="00981D2D">
        <w:t xml:space="preserve">over the study area </w:t>
      </w:r>
      <w:r>
        <w:t>(table</w:t>
      </w:r>
      <w:r w:rsidR="00441EC0">
        <w:t xml:space="preserve"> 3</w:t>
      </w:r>
      <w:r>
        <w:t xml:space="preserve">), </w:t>
      </w:r>
      <w:r w:rsidR="0005012C">
        <w:t xml:space="preserve">the response of </w:t>
      </w:r>
      <w:r>
        <w:t>different stations seemed to vary</w:t>
      </w:r>
      <w:r w:rsidR="00981D2D">
        <w:t xml:space="preserve">. </w:t>
      </w:r>
      <w:r w:rsidR="00534F09">
        <w:t>In the OR1-1242 samples, the macrofauna assemblages of S5, S6, and S7 were mainly associated with changes of sediment organic matter indicators such as Chla, TOC, and CN (</w:t>
      </w:r>
      <w:r w:rsidR="00534F09" w:rsidRPr="001A5949">
        <w:rPr>
          <w:color w:val="FF0000"/>
        </w:rPr>
        <w:t>figure 6</w:t>
      </w:r>
      <w:r w:rsidR="00534F09">
        <w:t xml:space="preserve">). </w:t>
      </w:r>
      <w:r>
        <w:t xml:space="preserve">On the other hand, the macrofauna assemblage of S3 </w:t>
      </w:r>
      <w:r w:rsidR="00981D2D">
        <w:t xml:space="preserve">strongly </w:t>
      </w:r>
      <w:r w:rsidR="00534F09">
        <w:t xml:space="preserve">varies </w:t>
      </w:r>
      <w:r w:rsidR="00981D2D">
        <w:t>with sediment porosity</w:t>
      </w:r>
      <w:r>
        <w:t>.</w:t>
      </w:r>
      <w:r w:rsidR="007410D8">
        <w:t xml:space="preserve"> Nevertheless, the macrofauna assemblage of S3, S5, S6, and S7 were all influenced by bottom water temperature, which </w:t>
      </w:r>
      <w:r w:rsidR="009B44E0">
        <w:t xml:space="preserve">indicated the presence of the hot, brackish, muddy river water </w:t>
      </w:r>
      <w:r w:rsidR="007410D8">
        <w:t>(</w:t>
      </w:r>
      <w:r w:rsidR="007410D8" w:rsidRPr="007410D8">
        <w:rPr>
          <w:color w:val="FF0000"/>
        </w:rPr>
        <w:t>figure 6b</w:t>
      </w:r>
      <w:r w:rsidR="007410D8">
        <w:t xml:space="preserve">). </w:t>
      </w:r>
      <w:r w:rsidR="00980706">
        <w:t xml:space="preserve">As S3 being the closest station to the river mouth, the influence of riverine input likely varied with the distance to the Gaoping </w:t>
      </w:r>
      <w:r w:rsidR="000E6729">
        <w:t>R</w:t>
      </w:r>
      <w:r w:rsidR="00980706">
        <w:t>iver mouth.</w:t>
      </w:r>
    </w:p>
    <w:p w14:paraId="00C5E7B0" w14:textId="4B203595" w:rsidR="005B0207" w:rsidRDefault="009C219B" w:rsidP="00577380">
      <w:pPr>
        <w:pStyle w:val="Title2"/>
      </w:pPr>
      <w:r>
        <w:t>Organic matter indicators</w:t>
      </w:r>
    </w:p>
    <w:p w14:paraId="66750217" w14:textId="09F4C38D" w:rsidR="007E06BB" w:rsidRDefault="007E06BB" w:rsidP="0017617E">
      <w:pPr>
        <w:pStyle w:val="a3"/>
        <w:numPr>
          <w:ilvl w:val="0"/>
          <w:numId w:val="11"/>
        </w:numPr>
      </w:pPr>
      <w:r>
        <w:t xml:space="preserve">While CN and </w:t>
      </w:r>
      <w:r>
        <w:rPr>
          <w:rFonts w:cstheme="minorHAnsi"/>
        </w:rPr>
        <w:t>δ</w:t>
      </w:r>
      <w:r w:rsidRPr="0017617E">
        <w:rPr>
          <w:rFonts w:cstheme="minorHAnsi"/>
          <w:vertAlign w:val="superscript"/>
        </w:rPr>
        <w:t>13</w:t>
      </w:r>
      <w:r>
        <w:t>C were often used to identify the source and quality of the organic matter, .</w:t>
      </w:r>
    </w:p>
    <w:p w14:paraId="0DFEBA42" w14:textId="77777777" w:rsidR="007E06BB" w:rsidRDefault="007E06BB" w:rsidP="0017617E">
      <w:pPr>
        <w:pStyle w:val="a3"/>
        <w:numPr>
          <w:ilvl w:val="0"/>
          <w:numId w:val="11"/>
        </w:numPr>
      </w:pPr>
    </w:p>
    <w:p w14:paraId="4DB692B2" w14:textId="057EA462" w:rsidR="0017617E" w:rsidRDefault="0017617E" w:rsidP="0017617E">
      <w:pPr>
        <w:pStyle w:val="a3"/>
        <w:numPr>
          <w:ilvl w:val="0"/>
          <w:numId w:val="11"/>
        </w:numPr>
      </w:pPr>
      <w:r>
        <w:t xml:space="preserve">Chla and </w:t>
      </w:r>
      <w:r>
        <w:rPr>
          <w:rFonts w:cstheme="minorHAnsi"/>
        </w:rPr>
        <w:t>δ</w:t>
      </w:r>
      <w:r w:rsidRPr="0017617E">
        <w:rPr>
          <w:rFonts w:cstheme="minorHAnsi"/>
          <w:vertAlign w:val="superscript"/>
        </w:rPr>
        <w:t>13</w:t>
      </w:r>
      <w:r>
        <w:t>C were negatively correlated</w:t>
      </w:r>
      <w:r w:rsidR="00C41D14">
        <w:t xml:space="preserve"> (r = -0.76)</w:t>
      </w:r>
      <w:r>
        <w:t>.</w:t>
      </w:r>
    </w:p>
    <w:p w14:paraId="6A6D82C4" w14:textId="6ED508B0" w:rsidR="00E27849" w:rsidRDefault="00E27849" w:rsidP="0017617E">
      <w:pPr>
        <w:pStyle w:val="a3"/>
        <w:numPr>
          <w:ilvl w:val="0"/>
          <w:numId w:val="11"/>
        </w:numPr>
      </w:pPr>
      <w:r>
        <w:t xml:space="preserve">Similarly, </w:t>
      </w:r>
      <w:r>
        <w:fldChar w:fldCharType="begin"/>
      </w:r>
      <w:r>
        <w:instrText xml:space="preserve"> ADDIN ZOTERO_ITEM CSL_CITATION {"citationID":"C94qfqjm","properties":{"formattedCitation":"(Akoumianaki et al., 2013)","plainCitation":"(Akoumianaki et al., 2013)","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schema":"https://github.com/citation-style-language/schema/raw/master/csl-citation.json"} </w:instrText>
      </w:r>
      <w:r>
        <w:fldChar w:fldCharType="separate"/>
      </w:r>
      <w:r w:rsidRPr="00E27849">
        <w:rPr>
          <w:rFonts w:ascii="Calibri" w:hAnsi="Calibri" w:cs="Calibri"/>
        </w:rPr>
        <w:t xml:space="preserve">Akoumianaki et al. </w:t>
      </w:r>
      <w:r>
        <w:rPr>
          <w:rFonts w:ascii="Calibri" w:hAnsi="Calibri" w:cs="Calibri"/>
        </w:rPr>
        <w:t>(</w:t>
      </w:r>
      <w:r w:rsidRPr="00E27849">
        <w:rPr>
          <w:rFonts w:ascii="Calibri" w:hAnsi="Calibri" w:cs="Calibri"/>
        </w:rPr>
        <w:t>2013)</w:t>
      </w:r>
      <w:r>
        <w:fldChar w:fldCharType="end"/>
      </w:r>
      <w:r>
        <w:t xml:space="preserve"> reported a weaker fit between biological and environmental data during flood season.</w:t>
      </w:r>
    </w:p>
    <w:p w14:paraId="087052F0" w14:textId="203B31BA" w:rsidR="0017617E" w:rsidRDefault="00034D94" w:rsidP="0017617E">
      <w:pPr>
        <w:pStyle w:val="a3"/>
        <w:numPr>
          <w:ilvl w:val="0"/>
          <w:numId w:val="10"/>
        </w:numPr>
      </w:pPr>
      <w:r>
        <w:t xml:space="preserve">Although </w:t>
      </w:r>
      <w:r w:rsidR="0063082C">
        <w:t xml:space="preserve">greater </w:t>
      </w:r>
      <w:r w:rsidR="0017617E">
        <w:t xml:space="preserve">quality and quantity </w:t>
      </w:r>
      <w:r>
        <w:t xml:space="preserve">of organic matter </w:t>
      </w:r>
      <w:r w:rsidR="0063082C">
        <w:t xml:space="preserve">nurtures </w:t>
      </w:r>
      <w:r>
        <w:t xml:space="preserve">the seafloor biota </w:t>
      </w:r>
      <w:r w:rsidR="0017617E">
        <w:fldChar w:fldCharType="begin"/>
      </w:r>
      <w:r w:rsidR="0017617E" w:rsidRPr="0017617E">
        <w:instrText xml:space="preserve"> ADDIN ZOTERO_ITEM CSL_CITATION {"citationID":"ChVpgV5n","properties":{"formattedCitation":"(Campany\\uc0\\u224{}-Llovet et al., 2017)","plainCitation":"(Campanyà-Llovet et al., 2017)","noteIndex":0},"citationItems":[{"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0017617E">
        <w:fldChar w:fldCharType="separate"/>
      </w:r>
      <w:r w:rsidR="0017617E" w:rsidRPr="0017617E">
        <w:rPr>
          <w:rFonts w:ascii="Calibri" w:hAnsi="Calibri" w:cs="Calibri"/>
          <w:szCs w:val="24"/>
        </w:rPr>
        <w:t>(Campanyà-Llovet et al., 2017)</w:t>
      </w:r>
      <w:r w:rsidR="0017617E">
        <w:fldChar w:fldCharType="end"/>
      </w:r>
      <w:r>
        <w:t xml:space="preserve">, </w:t>
      </w:r>
      <w:r w:rsidR="0063082C">
        <w:t xml:space="preserve">the increase of organic matter quality and quantity </w:t>
      </w:r>
      <w:r>
        <w:t>more or less indicated the sedimentary condition of the seafloor</w:t>
      </w:r>
      <w:r w:rsidR="0017617E">
        <w:t>.</w:t>
      </w:r>
    </w:p>
    <w:p w14:paraId="6A0E5E2E" w14:textId="4BF4B938" w:rsidR="00182693" w:rsidRDefault="002F132B" w:rsidP="00182693">
      <w:pPr>
        <w:pStyle w:val="a3"/>
        <w:numPr>
          <w:ilvl w:val="0"/>
          <w:numId w:val="10"/>
        </w:numPr>
      </w:pPr>
      <w:r>
        <w:t>With a lifespan ranging months to years, the change of macrofauna in the present study xxxxxx.</w:t>
      </w:r>
    </w:p>
    <w:p w14:paraId="067277AF" w14:textId="4D389722" w:rsidR="00182693" w:rsidRDefault="00182693" w:rsidP="00182693">
      <w:pPr>
        <w:pStyle w:val="Title2"/>
      </w:pPr>
      <w:r>
        <w:t>Oxygen dynamics</w:t>
      </w:r>
    </w:p>
    <w:p w14:paraId="762D5D79" w14:textId="2444DD20" w:rsidR="005516C5" w:rsidRDefault="005516C5" w:rsidP="005516C5">
      <w:r>
        <w:t xml:space="preserve">The measured DOU in the present study might not be representative to </w:t>
      </w:r>
      <w:r w:rsidRPr="006513E3">
        <w:rPr>
          <w:i/>
        </w:rPr>
        <w:t>in situ</w:t>
      </w:r>
      <w:r>
        <w:t xml:space="preserve"> conditions. </w:t>
      </w:r>
      <w:r w:rsidRPr="001D0CAF">
        <w:t xml:space="preserve">DOU measurements in the </w:t>
      </w:r>
      <w:r>
        <w:t xml:space="preserve">Gaoping Continental Shelf </w:t>
      </w:r>
      <w:r w:rsidRPr="001D0CAF">
        <w:t>were low</w:t>
      </w:r>
      <w:r>
        <w:t xml:space="preserve">er than the </w:t>
      </w:r>
      <w:r w:rsidRPr="00B4786B">
        <w:rPr>
          <w:color w:val="FF0000"/>
        </w:rPr>
        <w:t>Rhone River delta (cit.), and other deltaic regions</w:t>
      </w:r>
      <w:r w:rsidRPr="001D0CAF">
        <w:t>.</w:t>
      </w:r>
      <w:r>
        <w:rPr>
          <w:i/>
        </w:rPr>
        <w:t xml:space="preserve"> </w:t>
      </w:r>
      <w:r w:rsidRPr="00D866C2">
        <w:rPr>
          <w:i/>
        </w:rPr>
        <w:t>In situ</w:t>
      </w:r>
      <w:r>
        <w:t xml:space="preserve"> DOU measurements off the Rhone river have shown that sediment resuspension events could increase DOU to the factor of 2 within an hour; DOU would then 36 hours to return to its stabilizing state </w:t>
      </w:r>
      <w:r>
        <w:fldChar w:fldCharType="begin"/>
      </w:r>
      <w:r>
        <w:instrText xml:space="preserve"> ADDIN ZOTERO_ITEM CSL_CITATION {"citationID":"8l95GcJB","properties":{"formattedCitation":"(Toussaint et al., 2014)","plainCitation":"(Toussaint et al., 2014)","noteIndex":0},"citationItems":[{"id":9198,"uris":["http://zotero.org/users/6403124/items/RQ2FLWUT"],"itemData":{"id":9198,"type":"article-journal","abstract":"A new benthic station equipped with oxygen microelectrodes and environmental sensors was developed by Laboratoire des Sciences du Climat et de L'Environnement (LSCE) and Division Technique of the Institut National des Sciences de L'Univers (DT- INSU) to perform in situ time series monitoring of sediment oxygen demand, linked to the mineralization of organic matter. The time series typically cover periods of 2- 3 months, with a base frequency of 1 set of oxygen profiles per day. The profiling head assessed the lateral heterogeneity of the sediment oxygen demand at the beginning of the time series over a 0.8- m long rectangle to discriminate spatial and temporal variability. A continuous recalibration is performed using a moored oxygen optode anchored to the benthic station together with a set of environmental sensors. These sensors (turbidity, temperature, salinity, and oxygen) can trigger a high- frequency profiling mode to investigate the fate of particulate organic matter delivered during floods, resuspension, and deposition events. Deployments of the benthic station were performed in the Rhone River subaqueous delta (Mediterranean Sea). We show that “stable” periods (when neither floods nor storms occur) were characterized by a stable oxygen demand. In the case of resuspension events, an increase of the sediment oxygen demand by a factor of 2- 3 with a relaxation time of 1 day was observed, indicating that the new benthic station can adequately capture the impact of resuspension events on the oxygen demand in deltaic sediments.","container-title":"Limnology and Oceanography: Methods","DOI":"10.4319/lom.2014.12.729","ISSN":"1541-5856","issue":"11","language":"en","note":"_eprint: https://onlinelibrary.wiley.com/doi/pdf/10.4319/lom.2014.12.729","page":"729-741","source":"Wiley Online Library","title":"A new device to follow temporal variations of oxygen demand in deltaic sediments: the LSCE benthic station","title-short":"A new device to follow temporal variations of oxygen demand in deltaic sediments","volume":"12","author":[{"family":"Toussaint","given":"Flora"},{"family":"Rabouille","given":"Christophe"},{"family":"Cathalot","given":"Cécile"},{"family":"Bombled","given":"Bruno"},{"family":"Abchiche","given":"Abdel"},{"family":"Aouji","given":"Oualid"},{"family":"Buchholtz","given":"Gilles"},{"family":"Clemençon","given":"Aurélien"},{"family":"Geyskens","given":"Nicolas"},{"family":"Répécaud","given":"Michel"},{"family":"Pairaud","given":"Ivane"},{"family":"Verney","given":"Romaric"},{"family":"Tisnérat-Laborde","given":"Nadine"}],"issued":{"date-parts":[["2014"]]}}}],"schema":"https://github.com/citation-style-language/schema/raw/master/csl-citation.json"} </w:instrText>
      </w:r>
      <w:r>
        <w:fldChar w:fldCharType="separate"/>
      </w:r>
      <w:r w:rsidRPr="001D0CAF">
        <w:rPr>
          <w:rFonts w:ascii="Calibri" w:hAnsi="Calibri" w:cs="Calibri"/>
        </w:rPr>
        <w:t>(Toussaint et al., 2014)</w:t>
      </w:r>
      <w:r>
        <w:fldChar w:fldCharType="end"/>
      </w:r>
      <w:r>
        <w:t xml:space="preserve">. Since the Gaoping Continental Shelf seafloor receives inputs from the Gaoping River and is </w:t>
      </w:r>
      <w:r>
        <w:rPr>
          <w:rFonts w:hint="eastAsia"/>
        </w:rPr>
        <w:t>s</w:t>
      </w:r>
      <w:r>
        <w:t xml:space="preserve">ubjected to tidal waves </w:t>
      </w:r>
      <w:r>
        <w:fldChar w:fldCharType="begin"/>
      </w:r>
      <w:r>
        <w:instrText xml:space="preserve"> ADDIN ZOTERO_ITEM CSL_CITATION {"citationID":"aUkIk2ih","properties":{"formattedCitation":"(Liu et al., 2002)","plainCitation":"(Liu et al., 2002)","noteIndex":0},"citationItems":[{"id":911,"uris":["http://zotero.org/users/6403124/items/JCH65IPJ"],"itemData":{"id":911,"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volume":"181","author":[{"family":"Liu","given":"James T."},{"family":"Liu","given":"Kuen-jang"},{"family":"Huang","given":"Jeff C."}],"issued":{"date-parts":[["2002",3,30]]}}}],"schema":"https://github.com/citation-style-language/schema/raw/master/csl-citation.json"} </w:instrText>
      </w:r>
      <w:r>
        <w:fldChar w:fldCharType="separate"/>
      </w:r>
      <w:r w:rsidRPr="004E115B">
        <w:rPr>
          <w:rFonts w:ascii="Calibri" w:hAnsi="Calibri" w:cs="Calibri"/>
        </w:rPr>
        <w:t>(Liu et al., 2002)</w:t>
      </w:r>
      <w:r>
        <w:fldChar w:fldCharType="end"/>
      </w:r>
      <w:r>
        <w:t xml:space="preserve">, it was likely that DOU can be as dynamic as in the Rhone river deltaic sediments. In fact, bottom water transmission dips in OR1-1242 indicated possible sediment resuspension events at the shelf seabed </w:t>
      </w:r>
      <w:r w:rsidRPr="00060B99">
        <w:rPr>
          <w:color w:val="FF0000"/>
        </w:rPr>
        <w:t>(figure</w:t>
      </w:r>
      <w:r>
        <w:rPr>
          <w:color w:val="FF0000"/>
        </w:rPr>
        <w:t xml:space="preserve"> 2</w:t>
      </w:r>
      <w:r w:rsidRPr="00060B99">
        <w:rPr>
          <w:color w:val="FF0000"/>
        </w:rPr>
        <w:t>)</w:t>
      </w:r>
      <w:r>
        <w:t xml:space="preserve">. Also, oxygen profile measurements in the present study were done after sediment incubation, which generally took more than 24 hours, giving DOU enough time to drop back to the normal state. We </w:t>
      </w:r>
      <w:r>
        <w:rPr>
          <w:rFonts w:hint="eastAsia"/>
        </w:rPr>
        <w:t>t</w:t>
      </w:r>
      <w:r>
        <w:t xml:space="preserve">herefore speculate that the DOU measured in the present study is systematically lower than those </w:t>
      </w:r>
      <w:r w:rsidRPr="004B44CD">
        <w:rPr>
          <w:i/>
        </w:rPr>
        <w:t>in situ</w:t>
      </w:r>
      <w:r>
        <w:t xml:space="preserve">. We warn </w:t>
      </w:r>
      <w:r>
        <w:lastRenderedPageBreak/>
        <w:t>that incubation experiments might stabilize the sediment, lowering the measured DOU, yielding erroneously high BOUs as a result. Also, future studies should specify when their oxygen profiles were measured.</w:t>
      </w:r>
    </w:p>
    <w:p w14:paraId="00E3DBA9" w14:textId="2D3D9F7A" w:rsidR="005516C5" w:rsidRDefault="005516C5" w:rsidP="005516C5">
      <w:r>
        <w:t>While porosity negatively affects macrofauna abudance and biomass, porosity was positively associated with TOU.</w:t>
      </w:r>
      <w:r w:rsidR="008F3A80">
        <w:t xml:space="preserve"> </w:t>
      </w:r>
    </w:p>
    <w:p w14:paraId="301BCE62" w14:textId="7CEE9E53" w:rsidR="008F3A80" w:rsidRDefault="008F3A80" w:rsidP="005516C5">
      <w:r>
        <w:t xml:space="preserve">Flooded sediments were also known to have higher organic matter content </w:t>
      </w:r>
      <w:r>
        <w:fldChar w:fldCharType="begin"/>
      </w:r>
      <w:r>
        <w:instrText xml:space="preserve"> ADDIN ZOTERO_ITEM CSL_CITATION {"citationID":"xPDKwanC","properties":{"formattedCitation":"(Avnimelech et al., 2001)","plainCitation":"(Avnimelech et al., 2001)","noteIndex":0},"citationItems":[{"id":8788,"uris":["http://zotero.org/users/6403124/items/6PE5FF2J"],"itemData":{"id":8788,"type":"article-journal","container-title":"Aquacultural Engineering","DOI":"10.1016/S0144-8609(01)00068-1","ISSN":"01448609","issue":"1","journalAbbreviation":"Aquacultural Engineering","language":"en","page":"25-33","source":"DOI.org (Crossref)","title":"Water content, organic carbon and dry bulk density in flooded sediments","volume":"25","author":[{"family":"Avnimelech","given":"Yoram"},{"family":"Ritvo","given":"Gad"},{"family":"Meijer","given":"Leon E."},{"family":"Kochba","given":"Malka"}],"issued":{"date-parts":[["2001",8]]}}}],"schema":"https://github.com/citation-style-language/schema/raw/master/csl-citation.json"} </w:instrText>
      </w:r>
      <w:r>
        <w:fldChar w:fldCharType="separate"/>
      </w:r>
      <w:r w:rsidRPr="008F3A80">
        <w:rPr>
          <w:rFonts w:ascii="Calibri" w:hAnsi="Calibri" w:cs="Calibri"/>
        </w:rPr>
        <w:t>(Avnimelech et al., 2001)</w:t>
      </w:r>
      <w:r>
        <w:fldChar w:fldCharType="end"/>
      </w:r>
      <w:r>
        <w:t>.</w:t>
      </w:r>
      <w:bookmarkStart w:id="3" w:name="_GoBack"/>
      <w:bookmarkEnd w:id="3"/>
    </w:p>
    <w:p w14:paraId="0F0AD4E9" w14:textId="77777777" w:rsidR="005516C5" w:rsidRDefault="005516C5" w:rsidP="005516C5"/>
    <w:p w14:paraId="65880082" w14:textId="79CAB21A" w:rsidR="0067188B" w:rsidRDefault="0037699D" w:rsidP="00AD42AC">
      <w:pPr>
        <w:pStyle w:val="Title1"/>
      </w:pPr>
      <w:r w:rsidRPr="004E22B6">
        <w:t>Conclusions</w:t>
      </w:r>
    </w:p>
    <w:p w14:paraId="64F1B64B" w14:textId="29F8D2C3" w:rsidR="0067188B" w:rsidRDefault="0037699D" w:rsidP="00AD42AC">
      <w:pPr>
        <w:pStyle w:val="Title1"/>
      </w:pPr>
      <w:r>
        <w:t>Acknowledgements</w:t>
      </w:r>
    </w:p>
    <w:p w14:paraId="49BA39C3" w14:textId="78BB9F4A" w:rsidR="005B0207" w:rsidRDefault="005B0207" w:rsidP="00AD42AC">
      <w:pPr>
        <w:pStyle w:val="Title1"/>
      </w:pPr>
      <w:r>
        <w:t>References</w:t>
      </w:r>
    </w:p>
    <w:p w14:paraId="2B60D702" w14:textId="77777777" w:rsidR="008F3A80" w:rsidRPr="008F3A80" w:rsidRDefault="005B0207" w:rsidP="008F3A80">
      <w:pPr>
        <w:pStyle w:val="af0"/>
        <w:rPr>
          <w:rFonts w:ascii="Calibri" w:hAnsi="Calibri" w:cs="Calibri"/>
        </w:rPr>
      </w:pPr>
      <w:r>
        <w:fldChar w:fldCharType="begin"/>
      </w:r>
      <w:r>
        <w:instrText xml:space="preserve"> ADDIN ZOTERO_BIBL {"uncited":[],"omitted":[],"custom":[]} CSL_BIBLIOGRAPHY </w:instrText>
      </w:r>
      <w:r>
        <w:fldChar w:fldCharType="separate"/>
      </w:r>
      <w:r w:rsidR="008F3A80" w:rsidRPr="008F3A80">
        <w:rPr>
          <w:rFonts w:ascii="Calibri" w:hAnsi="Calibri" w:cs="Calibri"/>
        </w:rPr>
        <w:t>Akoumianaki, I., Nicolaidou, A., 2007. Spatial variability and dynamics of macrobenthos in a Mediterranean delta front area: The role of physical processes. Journal of Sea Research 57, 47–64. https://doi.org/10.1016/j.seares.2006.07.003</w:t>
      </w:r>
    </w:p>
    <w:p w14:paraId="3D2542C4" w14:textId="77777777" w:rsidR="008F3A80" w:rsidRPr="008F3A80" w:rsidRDefault="008F3A80" w:rsidP="008F3A80">
      <w:pPr>
        <w:pStyle w:val="af0"/>
        <w:rPr>
          <w:rFonts w:ascii="Calibri" w:hAnsi="Calibri" w:cs="Calibri"/>
        </w:rPr>
      </w:pPr>
      <w:r w:rsidRPr="008F3A80">
        <w:rPr>
          <w:rFonts w:ascii="Calibri" w:hAnsi="Calibri" w:cs="Calibri"/>
        </w:rPr>
        <w:t>Akoumianaki, I., Papaspyrou, S., Kormas, K.Ar., Nicolaidou, A., 2013. Environmental variation and macrofauna response in a coastal area influenced by land runoff. Estuarine, Coastal and Shelf Science, Estuarine and lagoon biodiversity and their natural goods and services 132, 34–44. https://doi.org/10.1016/j.ecss.2012.04.009</w:t>
      </w:r>
    </w:p>
    <w:p w14:paraId="597F2747" w14:textId="77777777" w:rsidR="008F3A80" w:rsidRPr="008F3A80" w:rsidRDefault="008F3A80" w:rsidP="008F3A80">
      <w:pPr>
        <w:pStyle w:val="af0"/>
        <w:rPr>
          <w:rFonts w:ascii="Calibri" w:hAnsi="Calibri" w:cs="Calibri"/>
          <w:lang w:val="da-DK"/>
        </w:rPr>
      </w:pPr>
      <w:r w:rsidRPr="008F3A80">
        <w:rPr>
          <w:rFonts w:ascii="Calibri" w:hAnsi="Calibri" w:cs="Calibri"/>
        </w:rPr>
        <w:t xml:space="preserve">Akoumianaki, I., Papaspyrou, S., Nicolaidou, A., 2006. Dynamics of macrofaunal body size in a deltaic environment. </w:t>
      </w:r>
      <w:r w:rsidRPr="008F3A80">
        <w:rPr>
          <w:rFonts w:ascii="Calibri" w:hAnsi="Calibri" w:cs="Calibri"/>
          <w:lang w:val="da-DK"/>
        </w:rPr>
        <w:t>Mar. Ecol. Prog. Ser. 321, 55–66. https://doi.org/10.3354/meps321055</w:t>
      </w:r>
    </w:p>
    <w:p w14:paraId="7E12B2F8" w14:textId="77777777" w:rsidR="008F3A80" w:rsidRPr="008F3A80" w:rsidRDefault="008F3A80" w:rsidP="008F3A80">
      <w:pPr>
        <w:pStyle w:val="af0"/>
        <w:rPr>
          <w:rFonts w:ascii="Calibri" w:hAnsi="Calibri" w:cs="Calibri"/>
        </w:rPr>
      </w:pPr>
      <w:r w:rsidRPr="008F3A80">
        <w:rPr>
          <w:rFonts w:ascii="Calibri" w:hAnsi="Calibri" w:cs="Calibri"/>
          <w:lang w:val="da-DK"/>
        </w:rPr>
        <w:t xml:space="preserve">Anderson, M.J., 2017. </w:t>
      </w:r>
      <w:r w:rsidRPr="008F3A80">
        <w:rPr>
          <w:rFonts w:ascii="Calibri" w:hAnsi="Calibri" w:cs="Calibri"/>
        </w:rPr>
        <w:t>Permutational Multivariate Analysis of Variance (PERMANOVA), in: Wiley StatsRef: Statistics Reference Online. American Cancer Society, pp. 1–15. https://doi.org/10.1002/9781118445112.stat07841</w:t>
      </w:r>
    </w:p>
    <w:p w14:paraId="2E68CEAE" w14:textId="77777777" w:rsidR="008F3A80" w:rsidRPr="008F3A80" w:rsidRDefault="008F3A80" w:rsidP="008F3A80">
      <w:pPr>
        <w:pStyle w:val="af0"/>
        <w:rPr>
          <w:rFonts w:ascii="Calibri" w:hAnsi="Calibri" w:cs="Calibri"/>
        </w:rPr>
      </w:pPr>
      <w:r w:rsidRPr="008F3A80">
        <w:rPr>
          <w:rFonts w:ascii="Calibri" w:hAnsi="Calibri" w:cs="Calibri"/>
        </w:rPr>
        <w:t>Avnimelech, Y., Ritvo, G., Meijer, L.E., Kochba, M., 2001. Water content, organic carbon and dry bulk density in flooded sediments. Aquacultural Engineering 25, 25–33. https://doi.org/10.1016/S0144-8609(01)00068-1</w:t>
      </w:r>
    </w:p>
    <w:p w14:paraId="05CDA2FC" w14:textId="77777777" w:rsidR="008F3A80" w:rsidRPr="008F3A80" w:rsidRDefault="008F3A80" w:rsidP="008F3A80">
      <w:pPr>
        <w:pStyle w:val="af0"/>
        <w:rPr>
          <w:rFonts w:ascii="Calibri" w:hAnsi="Calibri" w:cs="Calibri"/>
        </w:rPr>
      </w:pPr>
      <w:r w:rsidRPr="008F3A80">
        <w:rPr>
          <w:rFonts w:ascii="Calibri" w:hAnsi="Calibri" w:cs="Calibri"/>
        </w:rPr>
        <w:t>Bartoń, K., 2022. MuMIn: Multi-Model Inference.</w:t>
      </w:r>
    </w:p>
    <w:p w14:paraId="3CF252BF" w14:textId="77777777" w:rsidR="008F3A80" w:rsidRPr="008F3A80" w:rsidRDefault="008F3A80" w:rsidP="008F3A80">
      <w:pPr>
        <w:pStyle w:val="af0"/>
        <w:rPr>
          <w:rFonts w:ascii="Calibri" w:hAnsi="Calibri" w:cs="Calibri"/>
        </w:rPr>
      </w:pPr>
      <w:r w:rsidRPr="008F3A80">
        <w:rPr>
          <w:rFonts w:ascii="Calibri" w:hAnsi="Calibri" w:cs="Calibri"/>
          <w:lang w:val="da-DK"/>
        </w:rPr>
        <w:t xml:space="preserve">Berg, P., Risgaard-Petersen, N., Rysgaard, S., 1998. </w:t>
      </w:r>
      <w:r w:rsidRPr="008F3A80">
        <w:rPr>
          <w:rFonts w:ascii="Calibri" w:hAnsi="Calibri" w:cs="Calibri"/>
        </w:rPr>
        <w:t>Interpretation of measured concentration profiles in sediment pore water. Limnology and Oceanography 43, 1500–1510. https://doi.org/10.4319/lo.1998.43.7.1500</w:t>
      </w:r>
    </w:p>
    <w:p w14:paraId="375D41E1" w14:textId="77777777" w:rsidR="008F3A80" w:rsidRPr="008F3A80" w:rsidRDefault="008F3A80" w:rsidP="008F3A80">
      <w:pPr>
        <w:pStyle w:val="af0"/>
        <w:rPr>
          <w:rFonts w:ascii="Calibri" w:hAnsi="Calibri" w:cs="Calibri"/>
        </w:rPr>
      </w:pPr>
      <w:r w:rsidRPr="008F3A80">
        <w:rPr>
          <w:rFonts w:ascii="Calibri" w:hAnsi="Calibri" w:cs="Calibri"/>
        </w:rPr>
        <w:t>Blum, P., 1997. Moisture and density (by mass and volume), in: Physical Properties Handbook: A Guide to the Shipboard Measurement of Physical Properties of Deep-Sea Cores. Texas, USA.</w:t>
      </w:r>
    </w:p>
    <w:p w14:paraId="0FB51C13" w14:textId="77777777" w:rsidR="008F3A80" w:rsidRPr="008F3A80" w:rsidRDefault="008F3A80" w:rsidP="008F3A80">
      <w:pPr>
        <w:pStyle w:val="af0"/>
        <w:rPr>
          <w:rFonts w:ascii="Calibri" w:hAnsi="Calibri" w:cs="Calibri"/>
        </w:rPr>
      </w:pPr>
      <w:r w:rsidRPr="008F3A80">
        <w:rPr>
          <w:rFonts w:ascii="Calibri" w:hAnsi="Calibri" w:cs="Calibri"/>
        </w:rPr>
        <w:lastRenderedPageBreak/>
        <w:t>Brown, J.H., Gillooly, J.F., Allen, A.P., Savage, V.M., West, G.B., 2004. Toward a metabolic theory of ecology. Ecology 85, 1771–1789. https://doi.org/10.1890/03-9000</w:t>
      </w:r>
    </w:p>
    <w:p w14:paraId="3202B562" w14:textId="77777777" w:rsidR="008F3A80" w:rsidRPr="008F3A80" w:rsidRDefault="008F3A80" w:rsidP="008F3A80">
      <w:pPr>
        <w:pStyle w:val="af0"/>
        <w:rPr>
          <w:rFonts w:ascii="Calibri" w:hAnsi="Calibri" w:cs="Calibri"/>
        </w:rPr>
      </w:pPr>
      <w:r w:rsidRPr="008F3A80">
        <w:rPr>
          <w:rFonts w:ascii="Calibri" w:hAnsi="Calibri" w:cs="Calibri"/>
        </w:rPr>
        <w:t>Burnham, K.P., Anderson, D.R., 2002. Model selection and multimodel inference: a practical information-theorectic approach, 2nd ed. Springer, New York, NY.</w:t>
      </w:r>
    </w:p>
    <w:p w14:paraId="2CF53816" w14:textId="77777777" w:rsidR="008F3A80" w:rsidRPr="008F3A80" w:rsidRDefault="008F3A80" w:rsidP="008F3A80">
      <w:pPr>
        <w:pStyle w:val="af0"/>
        <w:rPr>
          <w:rFonts w:ascii="Calibri" w:hAnsi="Calibri" w:cs="Calibri"/>
        </w:rPr>
      </w:pPr>
      <w:r w:rsidRPr="008F3A80">
        <w:rPr>
          <w:rFonts w:ascii="Calibri" w:hAnsi="Calibri" w:cs="Calibri"/>
        </w:rPr>
        <w:t>Campanyà-Llovet, N., Snelgrove, P.V.R., Parrish, C.C., 2017. Rethinking the importance of food quality in marine benthic food webs. Progress in Oceanography 156, 240–251. https://doi.org/10.1016/j.pocean.2017.07.006</w:t>
      </w:r>
    </w:p>
    <w:p w14:paraId="56756268" w14:textId="77777777" w:rsidR="008F3A80" w:rsidRPr="008F3A80" w:rsidRDefault="008F3A80" w:rsidP="008F3A80">
      <w:pPr>
        <w:pStyle w:val="af0"/>
        <w:rPr>
          <w:rFonts w:ascii="Calibri" w:hAnsi="Calibri" w:cs="Calibri"/>
        </w:rPr>
      </w:pPr>
      <w:r w:rsidRPr="008F3A80">
        <w:rPr>
          <w:rFonts w:ascii="Calibri" w:hAnsi="Calibri" w:cs="Calibri"/>
        </w:rPr>
        <w:t>Carter, L., Milliman, J.D., Talling, P.J., Gavey, R., Wynn, R.B., 2012. Near-synchronous and delayed initiation of long run-out submarine sediment flows from a record-breaking river flood, offshore Taiwan. Geophysical Research Letters 39. https://doi.org/10.1029/2012GL051172</w:t>
      </w:r>
    </w:p>
    <w:p w14:paraId="704D1562" w14:textId="77777777" w:rsidR="008F3A80" w:rsidRPr="008F3A80" w:rsidRDefault="008F3A80" w:rsidP="008F3A80">
      <w:pPr>
        <w:pStyle w:val="af0"/>
        <w:rPr>
          <w:rFonts w:ascii="Calibri" w:hAnsi="Calibri" w:cs="Calibri"/>
        </w:rPr>
      </w:pPr>
      <w:r w:rsidRPr="008F3A80">
        <w:rPr>
          <w:rFonts w:ascii="Calibri" w:hAnsi="Calibri" w:cs="Calibri"/>
        </w:rPr>
        <w:t>Dormann, C.F., Elith, J., Bacher, S., Buchmann, C., Carl, G., Carré, G., Marquéz, J.R.G., Gruber, B., Lafourcade, B., Leitão, P.J., Münkemüller, T., McClean, C., Osborne, P.E., Reineking, B., Schröder, B., Skidmore, A.K., Zurell, D., Lautenbach, S., 2013. Collinearity: a review of methods to deal with it and a simulation study evaluating their performance. Ecography 36, 27–46. https://doi.org/10.1111/j.1600-0587.2012.07348.x</w:t>
      </w:r>
    </w:p>
    <w:p w14:paraId="583A3621" w14:textId="77777777" w:rsidR="008F3A80" w:rsidRPr="008F3A80" w:rsidRDefault="008F3A80" w:rsidP="008F3A80">
      <w:pPr>
        <w:pStyle w:val="af0"/>
        <w:rPr>
          <w:rFonts w:ascii="Calibri" w:hAnsi="Calibri" w:cs="Calibri"/>
        </w:rPr>
      </w:pPr>
      <w:r w:rsidRPr="008F3A80">
        <w:rPr>
          <w:rFonts w:ascii="Calibri" w:hAnsi="Calibri" w:cs="Calibri"/>
        </w:rPr>
        <w:t>Glud, R.N., 2008. Oxygen dynamics of marine sediments. Marine Biology Research 4, 243–289. https://doi.org/10.1080/17451000801888726</w:t>
      </w:r>
    </w:p>
    <w:p w14:paraId="4C3B6E9F" w14:textId="77777777" w:rsidR="008F3A80" w:rsidRPr="008F3A80" w:rsidRDefault="008F3A80" w:rsidP="008F3A80">
      <w:pPr>
        <w:pStyle w:val="af0"/>
        <w:rPr>
          <w:rFonts w:ascii="Calibri" w:hAnsi="Calibri" w:cs="Calibri"/>
        </w:rPr>
      </w:pPr>
      <w:r w:rsidRPr="008F3A80">
        <w:rPr>
          <w:rFonts w:ascii="Calibri" w:hAnsi="Calibri" w:cs="Calibri"/>
        </w:rPr>
        <w:t>Kao, S.-J., Shiah, F.-K., Wang, C.-H., Liu, K.-K., 2006. Efficient trapping of organic carbon in sediments on the continental margin with high fluvial sediment input off southwestern Taiwan. Continental Shelf Research 26, 2520–2537. https://doi.org/10.1016/j.csr.2006.07.030</w:t>
      </w:r>
    </w:p>
    <w:p w14:paraId="1F0FB36A" w14:textId="77777777" w:rsidR="008F3A80" w:rsidRPr="008F3A80" w:rsidRDefault="008F3A80" w:rsidP="008F3A80">
      <w:pPr>
        <w:pStyle w:val="af0"/>
        <w:rPr>
          <w:rFonts w:ascii="Calibri" w:hAnsi="Calibri" w:cs="Calibri"/>
        </w:rPr>
      </w:pPr>
      <w:r w:rsidRPr="008F3A80">
        <w:rPr>
          <w:rFonts w:ascii="Calibri" w:hAnsi="Calibri" w:cs="Calibri"/>
        </w:rPr>
        <w:t>Legendre, P., Borcard, D., 2018. Box–Cox-chord transformations for community composition data prior to beta diversity analysis. Ecography 41, 1820–1824. https://doi.org/10.1111/ecog.03498</w:t>
      </w:r>
    </w:p>
    <w:p w14:paraId="3862A155" w14:textId="77777777" w:rsidR="008F3A80" w:rsidRPr="008F3A80" w:rsidRDefault="008F3A80" w:rsidP="008F3A80">
      <w:pPr>
        <w:pStyle w:val="af0"/>
        <w:rPr>
          <w:rFonts w:ascii="Calibri" w:hAnsi="Calibri" w:cs="Calibri"/>
        </w:rPr>
      </w:pPr>
      <w:r w:rsidRPr="008F3A80">
        <w:rPr>
          <w:rFonts w:ascii="Calibri" w:hAnsi="Calibri" w:cs="Calibri"/>
        </w:rPr>
        <w:t>Lin, Y.-C., Su, Y.-F., Fu, H.-H., Wang, Y.-T., Shih, H.-J., Liang, T.-Y., Yeh, S.-H., Chen, W.-P., Chang, C.-H., 2020. 2019 Typhoon events.</w:t>
      </w:r>
    </w:p>
    <w:p w14:paraId="3AD3F9B8" w14:textId="77777777" w:rsidR="008F3A80" w:rsidRPr="008F3A80" w:rsidRDefault="008F3A80" w:rsidP="008F3A80">
      <w:pPr>
        <w:pStyle w:val="af0"/>
        <w:rPr>
          <w:rFonts w:ascii="Calibri" w:hAnsi="Calibri" w:cs="Calibri"/>
        </w:rPr>
      </w:pPr>
      <w:r w:rsidRPr="008F3A80">
        <w:rPr>
          <w:rFonts w:ascii="Calibri" w:hAnsi="Calibri" w:cs="Calibri"/>
        </w:rPr>
        <w:t>Liu, J.T., Liu, K., Huang, J.C., 2002. The effect of a submarine canyon on the river sediment dispersal and inner shelf sediment movements in southern Taiwan. Marine Geology 181, 357–386. https://doi.org/10.1016/S0025-3227(01)00219-5</w:t>
      </w:r>
    </w:p>
    <w:p w14:paraId="711FD864" w14:textId="77777777" w:rsidR="008F3A80" w:rsidRPr="008F3A80" w:rsidRDefault="008F3A80" w:rsidP="008F3A80">
      <w:pPr>
        <w:pStyle w:val="af0"/>
        <w:rPr>
          <w:rFonts w:ascii="Calibri" w:hAnsi="Calibri" w:cs="Calibri"/>
        </w:rPr>
      </w:pPr>
      <w:r w:rsidRPr="008F3A80">
        <w:rPr>
          <w:rFonts w:ascii="Calibri" w:hAnsi="Calibri" w:cs="Calibri"/>
        </w:rPr>
        <w:t>Middelburg, J.J., Levin, L.A., 2009. Coastal hypoxia and sediment biogeochemistry. Biogeosciences 6, 1273–1293. https://doi.org/10.5194/bg-6-1273-2009</w:t>
      </w:r>
    </w:p>
    <w:p w14:paraId="6DBD5848" w14:textId="77777777" w:rsidR="008F3A80" w:rsidRPr="008F3A80" w:rsidRDefault="008F3A80" w:rsidP="008F3A80">
      <w:pPr>
        <w:pStyle w:val="af0"/>
        <w:rPr>
          <w:rFonts w:ascii="Calibri" w:hAnsi="Calibri" w:cs="Calibri"/>
        </w:rPr>
      </w:pPr>
      <w:r w:rsidRPr="008F3A80">
        <w:rPr>
          <w:rFonts w:ascii="Calibri" w:hAnsi="Calibri" w:cs="Calibri"/>
        </w:rPr>
        <w:t>Muff, S., Nilsen, E.B., O’Hara, R.B., Nater, C.R., 2022. Rewriting results sections in the language of evidence. Trends in Ecology &amp; Evolution 37, 203–210. https://doi.org/10.1016/j.tree.2021.10.009</w:t>
      </w:r>
    </w:p>
    <w:p w14:paraId="13F0A7FD" w14:textId="77777777" w:rsidR="008F3A80" w:rsidRPr="008F3A80" w:rsidRDefault="008F3A80" w:rsidP="008F3A80">
      <w:pPr>
        <w:pStyle w:val="af0"/>
        <w:rPr>
          <w:rFonts w:ascii="Calibri" w:hAnsi="Calibri" w:cs="Calibri"/>
        </w:rPr>
      </w:pPr>
      <w:r w:rsidRPr="008F3A80">
        <w:rPr>
          <w:rFonts w:ascii="Calibri" w:hAnsi="Calibri" w:cs="Calibri"/>
        </w:rPr>
        <w:t>Oksanen, J., F. Guillaume Blanchet, Michael Friendly, Roeland Kindt, Pierre Legendre, Dan McGlinn, Peter R. Minchin, R. B. O’Hara, Gavin L. Simpson, Peter Solymos, M. Henry H. Stevens, Eduard Szoecs, Helene Wagner, 2021. vegan: Community Ecology Package.</w:t>
      </w:r>
    </w:p>
    <w:p w14:paraId="126942B2" w14:textId="77777777" w:rsidR="008F3A80" w:rsidRPr="008F3A80" w:rsidRDefault="008F3A80" w:rsidP="008F3A80">
      <w:pPr>
        <w:pStyle w:val="af0"/>
        <w:rPr>
          <w:rFonts w:ascii="Calibri" w:hAnsi="Calibri" w:cs="Calibri"/>
        </w:rPr>
      </w:pPr>
      <w:r w:rsidRPr="008F3A80">
        <w:rPr>
          <w:rFonts w:ascii="Calibri" w:hAnsi="Calibri" w:cs="Calibri"/>
        </w:rPr>
        <w:t>R Core Team, 2020. R: A Language and Environment for Statistical Computing.</w:t>
      </w:r>
    </w:p>
    <w:p w14:paraId="6B305977" w14:textId="77777777" w:rsidR="008F3A80" w:rsidRPr="008F3A80" w:rsidRDefault="008F3A80" w:rsidP="008F3A80">
      <w:pPr>
        <w:pStyle w:val="af0"/>
        <w:rPr>
          <w:rFonts w:ascii="Calibri" w:hAnsi="Calibri" w:cs="Calibri"/>
        </w:rPr>
      </w:pPr>
      <w:r w:rsidRPr="008F3A80">
        <w:rPr>
          <w:rFonts w:ascii="Calibri" w:hAnsi="Calibri" w:cs="Calibri"/>
        </w:rPr>
        <w:t>Richards, S.A., 2008. Dealing with overdispersed count data in applied ecology. Journal of Applied Ecology 45, 218–227. https://doi.org/10.1111/j.1365-2664.2007.01377.x</w:t>
      </w:r>
    </w:p>
    <w:p w14:paraId="38E509EA" w14:textId="77777777" w:rsidR="008F3A80" w:rsidRPr="008F3A80" w:rsidRDefault="008F3A80" w:rsidP="008F3A80">
      <w:pPr>
        <w:pStyle w:val="af0"/>
        <w:rPr>
          <w:rFonts w:ascii="Calibri" w:hAnsi="Calibri" w:cs="Calibri"/>
        </w:rPr>
      </w:pPr>
      <w:r w:rsidRPr="008F3A80">
        <w:rPr>
          <w:rFonts w:ascii="Calibri" w:hAnsi="Calibri" w:cs="Calibri"/>
        </w:rPr>
        <w:t xml:space="preserve">Richards, S.A., 2005. Testing Ecological Theory Using the Information-Theoretic </w:t>
      </w:r>
      <w:r w:rsidRPr="008F3A80">
        <w:rPr>
          <w:rFonts w:ascii="Calibri" w:hAnsi="Calibri" w:cs="Calibri"/>
        </w:rPr>
        <w:lastRenderedPageBreak/>
        <w:t>Approach: Examples and Cautionary Results. Ecology 86, 2805–2814. https://doi.org/10.1890/05-0074</w:t>
      </w:r>
    </w:p>
    <w:p w14:paraId="45BA2E33" w14:textId="77777777" w:rsidR="008F3A80" w:rsidRPr="008F3A80" w:rsidRDefault="008F3A80" w:rsidP="008F3A80">
      <w:pPr>
        <w:pStyle w:val="af0"/>
        <w:rPr>
          <w:rFonts w:ascii="Calibri" w:hAnsi="Calibri" w:cs="Calibri"/>
        </w:rPr>
      </w:pPr>
      <w:r w:rsidRPr="008F3A80">
        <w:rPr>
          <w:rFonts w:ascii="Calibri" w:hAnsi="Calibri" w:cs="Calibri"/>
        </w:rPr>
        <w:t>Schloerke, B., Cook, D., Larmarange, J., Briatte, F., Marbach, M., Thoen, E., Elberg, A., Crowley, J., 2021. GGally: Extension to “ggplot2.”</w:t>
      </w:r>
    </w:p>
    <w:p w14:paraId="128B2C5A" w14:textId="77777777" w:rsidR="008F3A80" w:rsidRPr="008F3A80" w:rsidRDefault="008F3A80" w:rsidP="008F3A80">
      <w:pPr>
        <w:pStyle w:val="af0"/>
        <w:rPr>
          <w:rFonts w:ascii="Calibri" w:hAnsi="Calibri" w:cs="Calibri"/>
        </w:rPr>
      </w:pPr>
      <w:r w:rsidRPr="008F3A80">
        <w:rPr>
          <w:rFonts w:ascii="Calibri" w:hAnsi="Calibri" w:cs="Calibri"/>
        </w:rPr>
        <w:t>Slowikowski, K., 2021. ggrepel: Automatically Position Non-Overlapping Text Labels with “ggplot2.”</w:t>
      </w:r>
    </w:p>
    <w:p w14:paraId="003139AA" w14:textId="77777777" w:rsidR="008F3A80" w:rsidRPr="008F3A80" w:rsidRDefault="008F3A80" w:rsidP="008F3A80">
      <w:pPr>
        <w:pStyle w:val="af0"/>
        <w:rPr>
          <w:rFonts w:ascii="Calibri" w:hAnsi="Calibri" w:cs="Calibri"/>
        </w:rPr>
      </w:pPr>
      <w:r w:rsidRPr="008F3A80">
        <w:rPr>
          <w:rFonts w:ascii="Calibri" w:hAnsi="Calibri" w:cs="Calibri"/>
        </w:rPr>
        <w:t>Song, G., Liu, S., Zhu, Z., Zhai, W., Zhu, C., Zhang, J., 2016. Sediment oxygen consumption and benthic organic carbon mineralization on the continental shelves of the East China Sea and the Yellow Sea. Deep Sea Research Part II: Topical Studies in Oceanography 124, 53–63. https://doi.org/10.1016/j.dsr2.2015.04.012</w:t>
      </w:r>
    </w:p>
    <w:p w14:paraId="7B7DCE60" w14:textId="77777777" w:rsidR="008F3A80" w:rsidRPr="008F3A80" w:rsidRDefault="008F3A80" w:rsidP="008F3A80">
      <w:pPr>
        <w:pStyle w:val="af0"/>
        <w:rPr>
          <w:rFonts w:ascii="Calibri" w:hAnsi="Calibri" w:cs="Calibri"/>
        </w:rPr>
      </w:pPr>
      <w:r w:rsidRPr="008F3A80">
        <w:rPr>
          <w:rFonts w:ascii="Calibri" w:hAnsi="Calibri" w:cs="Calibri"/>
        </w:rPr>
        <w:t>Toussaint, F., Rabouille, C., Cathalot, C., Bombled, B., Abchiche, A., Aouji, O., Buchholtz, G., Clemençon, A., Geyskens, N., Répécaud, M., Pairaud, I., Verney, R., Tisnérat-Laborde, N., 2014. A new device to follow temporal variations of oxygen demand in deltaic sediments: the LSCE benthic station. Limnology and Oceanography: Methods 12, 729–741. https://doi.org/10.4319/lom.2014.12.729</w:t>
      </w:r>
    </w:p>
    <w:p w14:paraId="24632BBE" w14:textId="77777777" w:rsidR="008F3A80" w:rsidRPr="008F3A80" w:rsidRDefault="008F3A80" w:rsidP="008F3A80">
      <w:pPr>
        <w:pStyle w:val="af0"/>
        <w:rPr>
          <w:rFonts w:ascii="Calibri" w:hAnsi="Calibri" w:cs="Calibri"/>
          <w:lang w:val="da-DK"/>
        </w:rPr>
      </w:pPr>
      <w:r w:rsidRPr="008F3A80">
        <w:rPr>
          <w:rFonts w:ascii="Calibri" w:hAnsi="Calibri" w:cs="Calibri"/>
        </w:rPr>
        <w:t xml:space="preserve">Unisense A/S, 2020. </w:t>
      </w:r>
      <w:r w:rsidRPr="008F3A80">
        <w:rPr>
          <w:rFonts w:ascii="Calibri" w:hAnsi="Calibri" w:cs="Calibri"/>
          <w:lang w:val="da-DK"/>
        </w:rPr>
        <w:t>Oxygen sensor user manual.</w:t>
      </w:r>
    </w:p>
    <w:p w14:paraId="0B91EB6C" w14:textId="77777777" w:rsidR="008F3A80" w:rsidRPr="008F3A80" w:rsidRDefault="008F3A80" w:rsidP="008F3A80">
      <w:pPr>
        <w:pStyle w:val="af0"/>
        <w:rPr>
          <w:rFonts w:ascii="Calibri" w:hAnsi="Calibri" w:cs="Calibri"/>
        </w:rPr>
      </w:pPr>
      <w:r w:rsidRPr="008F3A80">
        <w:rPr>
          <w:rFonts w:ascii="Calibri" w:hAnsi="Calibri" w:cs="Calibri"/>
          <w:lang w:val="da-DK"/>
        </w:rPr>
        <w:t xml:space="preserve">Valiela, I., 2015. </w:t>
      </w:r>
      <w:r w:rsidRPr="008F3A80">
        <w:rPr>
          <w:rFonts w:ascii="Calibri" w:hAnsi="Calibri" w:cs="Calibri"/>
        </w:rPr>
        <w:t>Marine ecological processes, 3rd ed. Springer, New York.</w:t>
      </w:r>
    </w:p>
    <w:p w14:paraId="78014813" w14:textId="77777777" w:rsidR="008F3A80" w:rsidRPr="008F3A80" w:rsidRDefault="008F3A80" w:rsidP="008F3A80">
      <w:pPr>
        <w:pStyle w:val="af0"/>
        <w:rPr>
          <w:rFonts w:ascii="Calibri" w:hAnsi="Calibri" w:cs="Calibri"/>
        </w:rPr>
      </w:pPr>
      <w:r w:rsidRPr="008F3A80">
        <w:rPr>
          <w:rFonts w:ascii="Calibri" w:hAnsi="Calibri" w:cs="Calibri"/>
        </w:rPr>
        <w:t>Wheatcroft, R.A., 2006. Time-series measurements of macrobenthos abundance and sediment bioturbation intensity on a flood-dominated shelf. Progress in Oceanography 71, 88–122. https://doi.org/10.1016/j.pocean.2006.06.002</w:t>
      </w:r>
    </w:p>
    <w:p w14:paraId="643709CB" w14:textId="77777777" w:rsidR="008F3A80" w:rsidRPr="008F3A80" w:rsidRDefault="008F3A80" w:rsidP="008F3A80">
      <w:pPr>
        <w:pStyle w:val="af0"/>
        <w:rPr>
          <w:rFonts w:ascii="Calibri" w:hAnsi="Calibri" w:cs="Calibri"/>
        </w:rPr>
      </w:pPr>
      <w:r w:rsidRPr="008F3A80">
        <w:rPr>
          <w:rFonts w:ascii="Calibri" w:hAnsi="Calibri" w:cs="Calibri"/>
        </w:rPr>
        <w:t>Wheatcroft, R.A., Borgeld, J.C., Born, R.S., Drake, D.E., Leithold, E.L., Nittrouer, C.A., Sommerfield, C.K., 1996. The anatomy of an oceanic flood deposit. Oceanography 9, 158–162.</w:t>
      </w:r>
    </w:p>
    <w:p w14:paraId="2E7FAB8E" w14:textId="77777777" w:rsidR="008F3A80" w:rsidRPr="008F3A80" w:rsidRDefault="008F3A80" w:rsidP="008F3A80">
      <w:pPr>
        <w:pStyle w:val="af0"/>
        <w:rPr>
          <w:rFonts w:ascii="Calibri" w:hAnsi="Calibri" w:cs="Calibri"/>
        </w:rPr>
      </w:pPr>
      <w:r w:rsidRPr="008F3A80">
        <w:rPr>
          <w:rFonts w:ascii="Calibri" w:hAnsi="Calibri" w:cs="Calibri"/>
        </w:rPr>
        <w:t>Wickham, H., 2021. tidyr: Tidy Messy Data.</w:t>
      </w:r>
    </w:p>
    <w:p w14:paraId="72E53542" w14:textId="77777777" w:rsidR="008F3A80" w:rsidRPr="008F3A80" w:rsidRDefault="008F3A80" w:rsidP="008F3A80">
      <w:pPr>
        <w:pStyle w:val="af0"/>
        <w:rPr>
          <w:rFonts w:ascii="Calibri" w:hAnsi="Calibri" w:cs="Calibri"/>
        </w:rPr>
      </w:pPr>
      <w:r w:rsidRPr="008F3A80">
        <w:rPr>
          <w:rFonts w:ascii="Calibri" w:hAnsi="Calibri" w:cs="Calibri"/>
        </w:rPr>
        <w:t>Wickham, H., 2016. ggplot2: elegant graphics for data analysis.</w:t>
      </w:r>
    </w:p>
    <w:p w14:paraId="5E391A8A" w14:textId="77777777" w:rsidR="008F3A80" w:rsidRPr="008F3A80" w:rsidRDefault="008F3A80" w:rsidP="008F3A80">
      <w:pPr>
        <w:pStyle w:val="af0"/>
        <w:rPr>
          <w:rFonts w:ascii="Calibri" w:hAnsi="Calibri" w:cs="Calibri"/>
        </w:rPr>
      </w:pPr>
      <w:r w:rsidRPr="008F3A80">
        <w:rPr>
          <w:rFonts w:ascii="Calibri" w:hAnsi="Calibri" w:cs="Calibri"/>
        </w:rPr>
        <w:t>Wickham, H., Francois, R., Henry, L., Muller, K., 2021. dplyr: A Grammar of Data Manipulation.</w:t>
      </w:r>
    </w:p>
    <w:p w14:paraId="50DACE8C" w14:textId="796BD762" w:rsidR="005B0207" w:rsidRDefault="005B0207" w:rsidP="00577380">
      <w:r>
        <w:fldChar w:fldCharType="end"/>
      </w:r>
    </w:p>
    <w:sectPr w:rsidR="005B0207" w:rsidSect="00934839">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Yen-Ting" w:date="2023-09-01T20:02:00Z" w:initials="YT">
    <w:p w14:paraId="4F87F710" w14:textId="77777777" w:rsidR="00182693" w:rsidRDefault="00182693" w:rsidP="00577380">
      <w:pPr>
        <w:pStyle w:val="a5"/>
      </w:pPr>
      <w:r>
        <w:rPr>
          <w:rStyle w:val="a4"/>
        </w:rPr>
        <w:annotationRef/>
      </w:r>
      <w:r>
        <w:t>Tentative title</w:t>
      </w:r>
    </w:p>
    <w:p w14:paraId="1897BA1C" w14:textId="225F7735" w:rsidR="00182693" w:rsidRDefault="00182693" w:rsidP="00577380">
      <w:pPr>
        <w:pStyle w:val="a5"/>
      </w:pPr>
      <w:r>
        <w:t>Estuarine, coastal, and shelf science requirements:</w:t>
      </w:r>
      <w:r>
        <w:br/>
        <w:t>Mandatory graphical abstract</w:t>
      </w:r>
    </w:p>
    <w:p w14:paraId="66BF97DF" w14:textId="4389CD59" w:rsidR="00182693" w:rsidRDefault="00182693" w:rsidP="00577380">
      <w:pPr>
        <w:pStyle w:val="a5"/>
      </w:pPr>
      <w:r>
        <w:t>No more than 8000 words</w:t>
      </w:r>
    </w:p>
    <w:p w14:paraId="792C7FF3" w14:textId="5F43AEBB" w:rsidR="00182693" w:rsidRDefault="00182693" w:rsidP="00577380">
      <w:pPr>
        <w:pStyle w:val="a5"/>
      </w:pPr>
      <w:r>
        <w:t>Not more than 8 figures and 3 tables</w:t>
      </w:r>
    </w:p>
  </w:comment>
  <w:comment w:id="1" w:author="Chen, Yen-Ting" w:date="2023-09-01T20:53:00Z" w:initials="YT">
    <w:p w14:paraId="26FC915C" w14:textId="135D71ED" w:rsidR="00182693" w:rsidRDefault="00182693" w:rsidP="00577380">
      <w:pPr>
        <w:pStyle w:val="a5"/>
      </w:pPr>
      <w:r>
        <w:rPr>
          <w:rStyle w:val="a4"/>
        </w:rPr>
        <w:annotationRef/>
      </w:r>
      <w:r>
        <w:t>I will fact check this</w:t>
      </w:r>
    </w:p>
  </w:comment>
  <w:comment w:id="2" w:author="Chen, Yen-Ting" w:date="2023-09-10T23:43:00Z" w:initials="YT">
    <w:p w14:paraId="0FC46A17" w14:textId="7D4A89F0" w:rsidR="00182693" w:rsidRDefault="00182693">
      <w:pPr>
        <w:pStyle w:val="a5"/>
      </w:pPr>
      <w:r>
        <w:rPr>
          <w:rStyle w:val="a4"/>
        </w:rPr>
        <w:annotationRef/>
      </w:r>
      <w:r>
        <w:t>Come up with a new word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2C7FF3" w15:done="0"/>
  <w15:commentEx w15:paraId="26FC915C" w15:done="0"/>
  <w15:commentEx w15:paraId="0FC46A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C7FF3" w16cid:durableId="289CC1CB"/>
  <w16cid:commentId w16cid:paraId="26FC915C" w16cid:durableId="289CCDC5"/>
  <w16cid:commentId w16cid:paraId="0FC46A17" w16cid:durableId="28A8D3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52B5F4" w14:textId="77777777" w:rsidR="00AF41B5" w:rsidRDefault="00AF41B5" w:rsidP="00577380">
      <w:r>
        <w:separator/>
      </w:r>
    </w:p>
  </w:endnote>
  <w:endnote w:type="continuationSeparator" w:id="0">
    <w:p w14:paraId="6BE3146B" w14:textId="77777777" w:rsidR="00AF41B5" w:rsidRDefault="00AF41B5" w:rsidP="00577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3C941" w14:textId="77777777" w:rsidR="00AF41B5" w:rsidRDefault="00AF41B5" w:rsidP="00577380">
      <w:r>
        <w:separator/>
      </w:r>
    </w:p>
  </w:footnote>
  <w:footnote w:type="continuationSeparator" w:id="0">
    <w:p w14:paraId="595B00EB" w14:textId="77777777" w:rsidR="00AF41B5" w:rsidRDefault="00AF41B5" w:rsidP="00577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56F0D"/>
    <w:multiLevelType w:val="hybridMultilevel"/>
    <w:tmpl w:val="3BC43F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C215356"/>
    <w:multiLevelType w:val="multilevel"/>
    <w:tmpl w:val="84DE9B54"/>
    <w:lvl w:ilvl="0">
      <w:start w:val="1"/>
      <w:numFmt w:val="decimal"/>
      <w:pStyle w:val="Title1"/>
      <w:lvlText w:val="%1."/>
      <w:lvlJc w:val="left"/>
      <w:pPr>
        <w:ind w:left="425" w:hanging="425"/>
      </w:pPr>
      <w:rPr>
        <w:rFonts w:hint="eastAsia"/>
      </w:rPr>
    </w:lvl>
    <w:lvl w:ilvl="1">
      <w:start w:val="1"/>
      <w:numFmt w:val="decimal"/>
      <w:pStyle w:val="Title2"/>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27EA087C"/>
    <w:multiLevelType w:val="multilevel"/>
    <w:tmpl w:val="78167A6C"/>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286561D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31927504"/>
    <w:multiLevelType w:val="multilevel"/>
    <w:tmpl w:val="A7001692"/>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49C2499E"/>
    <w:multiLevelType w:val="hybridMultilevel"/>
    <w:tmpl w:val="DEAAB4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45213B7"/>
    <w:multiLevelType w:val="hybridMultilevel"/>
    <w:tmpl w:val="F96659D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5CB25A2"/>
    <w:multiLevelType w:val="hybridMultilevel"/>
    <w:tmpl w:val="04302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004A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6BC0A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6E6B4192"/>
    <w:multiLevelType w:val="hybridMultilevel"/>
    <w:tmpl w:val="68F880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7"/>
  </w:num>
  <w:num w:numId="3">
    <w:abstractNumId w:val="9"/>
  </w:num>
  <w:num w:numId="4">
    <w:abstractNumId w:val="3"/>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8"/>
  </w:num>
  <w:num w:numId="8">
    <w:abstractNumId w:val="4"/>
  </w:num>
  <w:num w:numId="9">
    <w:abstractNumId w:val="0"/>
  </w:num>
  <w:num w:numId="10">
    <w:abstractNumId w:val="5"/>
  </w:num>
  <w:num w:numId="11">
    <w:abstractNumId w:val="10"/>
  </w:num>
  <w:num w:numId="12">
    <w:abstractNumId w:val="6"/>
  </w:num>
  <w:num w:numId="13">
    <w:abstractNumId w:val="1"/>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en-Ting">
    <w15:presenceInfo w15:providerId="None" w15:userId="Chen, Yen-T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99D"/>
    <w:rsid w:val="00003603"/>
    <w:rsid w:val="00003F9B"/>
    <w:rsid w:val="00007FF0"/>
    <w:rsid w:val="00010A81"/>
    <w:rsid w:val="000140FA"/>
    <w:rsid w:val="00014B2B"/>
    <w:rsid w:val="00017C2F"/>
    <w:rsid w:val="000258C2"/>
    <w:rsid w:val="00030ED6"/>
    <w:rsid w:val="00032C06"/>
    <w:rsid w:val="00032E4E"/>
    <w:rsid w:val="00034D94"/>
    <w:rsid w:val="000363BD"/>
    <w:rsid w:val="000447C5"/>
    <w:rsid w:val="0005012C"/>
    <w:rsid w:val="00056F8E"/>
    <w:rsid w:val="00057362"/>
    <w:rsid w:val="00057834"/>
    <w:rsid w:val="00060B99"/>
    <w:rsid w:val="00060F9A"/>
    <w:rsid w:val="0006386B"/>
    <w:rsid w:val="00067757"/>
    <w:rsid w:val="00071116"/>
    <w:rsid w:val="00084CE2"/>
    <w:rsid w:val="00085EA1"/>
    <w:rsid w:val="000932D5"/>
    <w:rsid w:val="000953FA"/>
    <w:rsid w:val="00097F40"/>
    <w:rsid w:val="000A038A"/>
    <w:rsid w:val="000A32B0"/>
    <w:rsid w:val="000A50B7"/>
    <w:rsid w:val="000A5222"/>
    <w:rsid w:val="000B09CB"/>
    <w:rsid w:val="000B3B8E"/>
    <w:rsid w:val="000C3A73"/>
    <w:rsid w:val="000D001B"/>
    <w:rsid w:val="000D118D"/>
    <w:rsid w:val="000D1300"/>
    <w:rsid w:val="000E0BFC"/>
    <w:rsid w:val="000E1DAD"/>
    <w:rsid w:val="000E6729"/>
    <w:rsid w:val="000F1D0C"/>
    <w:rsid w:val="000F761E"/>
    <w:rsid w:val="0011500B"/>
    <w:rsid w:val="00117E90"/>
    <w:rsid w:val="00122F68"/>
    <w:rsid w:val="001239CC"/>
    <w:rsid w:val="001258FA"/>
    <w:rsid w:val="00135B6B"/>
    <w:rsid w:val="001423B1"/>
    <w:rsid w:val="001523C3"/>
    <w:rsid w:val="0015585D"/>
    <w:rsid w:val="00160B6B"/>
    <w:rsid w:val="00161035"/>
    <w:rsid w:val="0017572A"/>
    <w:rsid w:val="0017616C"/>
    <w:rsid w:val="0017617E"/>
    <w:rsid w:val="00182693"/>
    <w:rsid w:val="00184934"/>
    <w:rsid w:val="00184F99"/>
    <w:rsid w:val="00185240"/>
    <w:rsid w:val="0019104F"/>
    <w:rsid w:val="001A5949"/>
    <w:rsid w:val="001B025C"/>
    <w:rsid w:val="001B1D8C"/>
    <w:rsid w:val="001B4B43"/>
    <w:rsid w:val="001D0CAF"/>
    <w:rsid w:val="001D41EE"/>
    <w:rsid w:val="001D585C"/>
    <w:rsid w:val="001E4CBB"/>
    <w:rsid w:val="001E76AC"/>
    <w:rsid w:val="001F1E5D"/>
    <w:rsid w:val="001F25F9"/>
    <w:rsid w:val="001F2CA9"/>
    <w:rsid w:val="001F3A48"/>
    <w:rsid w:val="001F4ADD"/>
    <w:rsid w:val="001F55A9"/>
    <w:rsid w:val="00204BBE"/>
    <w:rsid w:val="0020647B"/>
    <w:rsid w:val="002133CA"/>
    <w:rsid w:val="002266DD"/>
    <w:rsid w:val="00226EA8"/>
    <w:rsid w:val="002275A8"/>
    <w:rsid w:val="00236575"/>
    <w:rsid w:val="00244A44"/>
    <w:rsid w:val="002506A6"/>
    <w:rsid w:val="00251635"/>
    <w:rsid w:val="00260380"/>
    <w:rsid w:val="00264351"/>
    <w:rsid w:val="002652DA"/>
    <w:rsid w:val="0026758C"/>
    <w:rsid w:val="0027687C"/>
    <w:rsid w:val="002817F5"/>
    <w:rsid w:val="00297D73"/>
    <w:rsid w:val="002A0FE5"/>
    <w:rsid w:val="002A22B0"/>
    <w:rsid w:val="002A2330"/>
    <w:rsid w:val="002A6686"/>
    <w:rsid w:val="002C0BFE"/>
    <w:rsid w:val="002C1ADA"/>
    <w:rsid w:val="002C3A0C"/>
    <w:rsid w:val="002C3FD8"/>
    <w:rsid w:val="002C774B"/>
    <w:rsid w:val="002D0795"/>
    <w:rsid w:val="002D3F75"/>
    <w:rsid w:val="002D6D3B"/>
    <w:rsid w:val="002F132B"/>
    <w:rsid w:val="002F2154"/>
    <w:rsid w:val="002F7B73"/>
    <w:rsid w:val="00304E05"/>
    <w:rsid w:val="00315BA3"/>
    <w:rsid w:val="003233C2"/>
    <w:rsid w:val="00330377"/>
    <w:rsid w:val="00333220"/>
    <w:rsid w:val="00337B75"/>
    <w:rsid w:val="00341550"/>
    <w:rsid w:val="00342473"/>
    <w:rsid w:val="00346C19"/>
    <w:rsid w:val="00355D8B"/>
    <w:rsid w:val="003677ED"/>
    <w:rsid w:val="0037566E"/>
    <w:rsid w:val="0037699D"/>
    <w:rsid w:val="00376BD4"/>
    <w:rsid w:val="00380EB6"/>
    <w:rsid w:val="00383B79"/>
    <w:rsid w:val="003B0C7A"/>
    <w:rsid w:val="003B333C"/>
    <w:rsid w:val="003B37B8"/>
    <w:rsid w:val="003D20E1"/>
    <w:rsid w:val="003D4F71"/>
    <w:rsid w:val="003E72BD"/>
    <w:rsid w:val="003F2EBE"/>
    <w:rsid w:val="003F5481"/>
    <w:rsid w:val="003F5519"/>
    <w:rsid w:val="004307C0"/>
    <w:rsid w:val="0043219A"/>
    <w:rsid w:val="00432FDF"/>
    <w:rsid w:val="0043499F"/>
    <w:rsid w:val="004377F8"/>
    <w:rsid w:val="00441EC0"/>
    <w:rsid w:val="00452AA7"/>
    <w:rsid w:val="004546F0"/>
    <w:rsid w:val="004561E1"/>
    <w:rsid w:val="00461F2A"/>
    <w:rsid w:val="00466CE7"/>
    <w:rsid w:val="0046700D"/>
    <w:rsid w:val="00473AE6"/>
    <w:rsid w:val="0048039B"/>
    <w:rsid w:val="00486281"/>
    <w:rsid w:val="00492837"/>
    <w:rsid w:val="004960F9"/>
    <w:rsid w:val="004966D6"/>
    <w:rsid w:val="004A179A"/>
    <w:rsid w:val="004B44CD"/>
    <w:rsid w:val="004B44E5"/>
    <w:rsid w:val="004C353E"/>
    <w:rsid w:val="004C51C3"/>
    <w:rsid w:val="004C7EC9"/>
    <w:rsid w:val="004E08A3"/>
    <w:rsid w:val="004E115B"/>
    <w:rsid w:val="004E14CE"/>
    <w:rsid w:val="004E22B6"/>
    <w:rsid w:val="004F0C52"/>
    <w:rsid w:val="004F4F5B"/>
    <w:rsid w:val="00502E31"/>
    <w:rsid w:val="0050333C"/>
    <w:rsid w:val="0050526C"/>
    <w:rsid w:val="005206D3"/>
    <w:rsid w:val="0052330A"/>
    <w:rsid w:val="0052608F"/>
    <w:rsid w:val="0052687C"/>
    <w:rsid w:val="00526A57"/>
    <w:rsid w:val="00530514"/>
    <w:rsid w:val="00534F09"/>
    <w:rsid w:val="0054659A"/>
    <w:rsid w:val="005516C5"/>
    <w:rsid w:val="00551EC8"/>
    <w:rsid w:val="005616BB"/>
    <w:rsid w:val="00561DBA"/>
    <w:rsid w:val="00566772"/>
    <w:rsid w:val="0057453E"/>
    <w:rsid w:val="0057716D"/>
    <w:rsid w:val="00577380"/>
    <w:rsid w:val="00592BEB"/>
    <w:rsid w:val="005973BC"/>
    <w:rsid w:val="005A6D9A"/>
    <w:rsid w:val="005B0207"/>
    <w:rsid w:val="005B1774"/>
    <w:rsid w:val="005C4000"/>
    <w:rsid w:val="005C6C29"/>
    <w:rsid w:val="005C6D22"/>
    <w:rsid w:val="005C726D"/>
    <w:rsid w:val="005D2ECE"/>
    <w:rsid w:val="005D761B"/>
    <w:rsid w:val="005E2050"/>
    <w:rsid w:val="005F2BEE"/>
    <w:rsid w:val="005F39B0"/>
    <w:rsid w:val="00617A54"/>
    <w:rsid w:val="00622EA4"/>
    <w:rsid w:val="0062468E"/>
    <w:rsid w:val="0063082C"/>
    <w:rsid w:val="00642701"/>
    <w:rsid w:val="006503AB"/>
    <w:rsid w:val="006513E3"/>
    <w:rsid w:val="00657F2E"/>
    <w:rsid w:val="00663F7A"/>
    <w:rsid w:val="006654FC"/>
    <w:rsid w:val="006669F5"/>
    <w:rsid w:val="0067188B"/>
    <w:rsid w:val="00676B78"/>
    <w:rsid w:val="0067743C"/>
    <w:rsid w:val="00677B2B"/>
    <w:rsid w:val="00683889"/>
    <w:rsid w:val="0069054C"/>
    <w:rsid w:val="00696343"/>
    <w:rsid w:val="00697D92"/>
    <w:rsid w:val="006A044E"/>
    <w:rsid w:val="006B0DFC"/>
    <w:rsid w:val="006B3EBF"/>
    <w:rsid w:val="006C2CE1"/>
    <w:rsid w:val="006C627E"/>
    <w:rsid w:val="006D37AB"/>
    <w:rsid w:val="006D4CC7"/>
    <w:rsid w:val="006D5CF3"/>
    <w:rsid w:val="006E27F3"/>
    <w:rsid w:val="006E405E"/>
    <w:rsid w:val="006F7AF0"/>
    <w:rsid w:val="0071746D"/>
    <w:rsid w:val="00721A1A"/>
    <w:rsid w:val="007266E1"/>
    <w:rsid w:val="00730D94"/>
    <w:rsid w:val="007410D8"/>
    <w:rsid w:val="00745EA6"/>
    <w:rsid w:val="00757517"/>
    <w:rsid w:val="00762810"/>
    <w:rsid w:val="00764A29"/>
    <w:rsid w:val="00775B1F"/>
    <w:rsid w:val="00785A15"/>
    <w:rsid w:val="00792C26"/>
    <w:rsid w:val="00793EA1"/>
    <w:rsid w:val="007A04B6"/>
    <w:rsid w:val="007A21DD"/>
    <w:rsid w:val="007A62BE"/>
    <w:rsid w:val="007B43DF"/>
    <w:rsid w:val="007C130A"/>
    <w:rsid w:val="007C714E"/>
    <w:rsid w:val="007C715D"/>
    <w:rsid w:val="007D191B"/>
    <w:rsid w:val="007D36E0"/>
    <w:rsid w:val="007D3D4A"/>
    <w:rsid w:val="007D60A0"/>
    <w:rsid w:val="007E06BB"/>
    <w:rsid w:val="007E28A3"/>
    <w:rsid w:val="007F389A"/>
    <w:rsid w:val="007F3A1F"/>
    <w:rsid w:val="007F708F"/>
    <w:rsid w:val="0080512A"/>
    <w:rsid w:val="00830B30"/>
    <w:rsid w:val="00831F44"/>
    <w:rsid w:val="00836558"/>
    <w:rsid w:val="00843846"/>
    <w:rsid w:val="0084425D"/>
    <w:rsid w:val="00844B03"/>
    <w:rsid w:val="0084763A"/>
    <w:rsid w:val="00851C16"/>
    <w:rsid w:val="00855FAA"/>
    <w:rsid w:val="00861E01"/>
    <w:rsid w:val="00866128"/>
    <w:rsid w:val="00867D59"/>
    <w:rsid w:val="00870A6A"/>
    <w:rsid w:val="00873039"/>
    <w:rsid w:val="00875BC5"/>
    <w:rsid w:val="00885FB1"/>
    <w:rsid w:val="00890B2B"/>
    <w:rsid w:val="00895BC0"/>
    <w:rsid w:val="008A6549"/>
    <w:rsid w:val="008B1472"/>
    <w:rsid w:val="008B5C54"/>
    <w:rsid w:val="008C166F"/>
    <w:rsid w:val="008C5B07"/>
    <w:rsid w:val="008C7EBE"/>
    <w:rsid w:val="008D29B6"/>
    <w:rsid w:val="008D2D46"/>
    <w:rsid w:val="008D5AC9"/>
    <w:rsid w:val="008E11EF"/>
    <w:rsid w:val="008E4427"/>
    <w:rsid w:val="008F0CE4"/>
    <w:rsid w:val="008F3A80"/>
    <w:rsid w:val="008F6C6F"/>
    <w:rsid w:val="009043AB"/>
    <w:rsid w:val="0093423C"/>
    <w:rsid w:val="00934839"/>
    <w:rsid w:val="00942DDC"/>
    <w:rsid w:val="00952858"/>
    <w:rsid w:val="00952BC5"/>
    <w:rsid w:val="009604BE"/>
    <w:rsid w:val="009727B3"/>
    <w:rsid w:val="00975F38"/>
    <w:rsid w:val="009778EF"/>
    <w:rsid w:val="00980706"/>
    <w:rsid w:val="00980A9A"/>
    <w:rsid w:val="00981D2D"/>
    <w:rsid w:val="0098589E"/>
    <w:rsid w:val="00991FAB"/>
    <w:rsid w:val="009931E2"/>
    <w:rsid w:val="00995261"/>
    <w:rsid w:val="00995D82"/>
    <w:rsid w:val="009A23F8"/>
    <w:rsid w:val="009A5322"/>
    <w:rsid w:val="009A7547"/>
    <w:rsid w:val="009B0A91"/>
    <w:rsid w:val="009B1F7D"/>
    <w:rsid w:val="009B3C09"/>
    <w:rsid w:val="009B44E0"/>
    <w:rsid w:val="009C219B"/>
    <w:rsid w:val="009C4D24"/>
    <w:rsid w:val="009D15E0"/>
    <w:rsid w:val="009D5234"/>
    <w:rsid w:val="009D7647"/>
    <w:rsid w:val="009D795B"/>
    <w:rsid w:val="00A02794"/>
    <w:rsid w:val="00A03DC6"/>
    <w:rsid w:val="00A04402"/>
    <w:rsid w:val="00A06A9E"/>
    <w:rsid w:val="00A10ECE"/>
    <w:rsid w:val="00A11B2E"/>
    <w:rsid w:val="00A17750"/>
    <w:rsid w:val="00A20D3E"/>
    <w:rsid w:val="00A21C03"/>
    <w:rsid w:val="00A22B49"/>
    <w:rsid w:val="00A23BF0"/>
    <w:rsid w:val="00A26114"/>
    <w:rsid w:val="00A30BC8"/>
    <w:rsid w:val="00A40B13"/>
    <w:rsid w:val="00A55064"/>
    <w:rsid w:val="00A611D9"/>
    <w:rsid w:val="00A6732E"/>
    <w:rsid w:val="00A71AEF"/>
    <w:rsid w:val="00A75BF6"/>
    <w:rsid w:val="00A77FD2"/>
    <w:rsid w:val="00A86F85"/>
    <w:rsid w:val="00A874E5"/>
    <w:rsid w:val="00AA15BF"/>
    <w:rsid w:val="00AA60EE"/>
    <w:rsid w:val="00AA67C5"/>
    <w:rsid w:val="00AB3B4F"/>
    <w:rsid w:val="00AB447B"/>
    <w:rsid w:val="00AB44EE"/>
    <w:rsid w:val="00AD42AC"/>
    <w:rsid w:val="00AD72BE"/>
    <w:rsid w:val="00AE0199"/>
    <w:rsid w:val="00AE3B88"/>
    <w:rsid w:val="00AF39F9"/>
    <w:rsid w:val="00AF41B5"/>
    <w:rsid w:val="00AF4401"/>
    <w:rsid w:val="00AF5636"/>
    <w:rsid w:val="00AF6DA0"/>
    <w:rsid w:val="00B02C31"/>
    <w:rsid w:val="00B03DF4"/>
    <w:rsid w:val="00B05483"/>
    <w:rsid w:val="00B0769A"/>
    <w:rsid w:val="00B13A3A"/>
    <w:rsid w:val="00B26E32"/>
    <w:rsid w:val="00B2762C"/>
    <w:rsid w:val="00B32EEB"/>
    <w:rsid w:val="00B3324A"/>
    <w:rsid w:val="00B428F4"/>
    <w:rsid w:val="00B4786B"/>
    <w:rsid w:val="00B632AB"/>
    <w:rsid w:val="00B66926"/>
    <w:rsid w:val="00B82CD9"/>
    <w:rsid w:val="00B86D10"/>
    <w:rsid w:val="00B87748"/>
    <w:rsid w:val="00BB07B7"/>
    <w:rsid w:val="00BC1CDE"/>
    <w:rsid w:val="00BC3D19"/>
    <w:rsid w:val="00BC3F1A"/>
    <w:rsid w:val="00BC5A6A"/>
    <w:rsid w:val="00BC7023"/>
    <w:rsid w:val="00BD17AD"/>
    <w:rsid w:val="00BF034C"/>
    <w:rsid w:val="00BF3177"/>
    <w:rsid w:val="00BF3625"/>
    <w:rsid w:val="00BF490D"/>
    <w:rsid w:val="00BF602D"/>
    <w:rsid w:val="00C02607"/>
    <w:rsid w:val="00C06552"/>
    <w:rsid w:val="00C072F9"/>
    <w:rsid w:val="00C11C96"/>
    <w:rsid w:val="00C14DFA"/>
    <w:rsid w:val="00C14EA8"/>
    <w:rsid w:val="00C16D16"/>
    <w:rsid w:val="00C23574"/>
    <w:rsid w:val="00C30F1C"/>
    <w:rsid w:val="00C32BE3"/>
    <w:rsid w:val="00C341C3"/>
    <w:rsid w:val="00C40620"/>
    <w:rsid w:val="00C41D14"/>
    <w:rsid w:val="00C433C8"/>
    <w:rsid w:val="00C56911"/>
    <w:rsid w:val="00C57AFE"/>
    <w:rsid w:val="00C613C8"/>
    <w:rsid w:val="00C62F27"/>
    <w:rsid w:val="00C66076"/>
    <w:rsid w:val="00C71636"/>
    <w:rsid w:val="00C727E8"/>
    <w:rsid w:val="00C769A0"/>
    <w:rsid w:val="00C77260"/>
    <w:rsid w:val="00C77C08"/>
    <w:rsid w:val="00C90799"/>
    <w:rsid w:val="00C90A98"/>
    <w:rsid w:val="00C90BEE"/>
    <w:rsid w:val="00C94F5E"/>
    <w:rsid w:val="00C965D0"/>
    <w:rsid w:val="00CA1609"/>
    <w:rsid w:val="00CA7D60"/>
    <w:rsid w:val="00CB21D9"/>
    <w:rsid w:val="00CB303F"/>
    <w:rsid w:val="00CC1A78"/>
    <w:rsid w:val="00CC1F2B"/>
    <w:rsid w:val="00CC2660"/>
    <w:rsid w:val="00CD229B"/>
    <w:rsid w:val="00CD5164"/>
    <w:rsid w:val="00CE06A1"/>
    <w:rsid w:val="00CF1135"/>
    <w:rsid w:val="00CF1BFB"/>
    <w:rsid w:val="00CF261F"/>
    <w:rsid w:val="00CF7DB9"/>
    <w:rsid w:val="00D141F1"/>
    <w:rsid w:val="00D22AFB"/>
    <w:rsid w:val="00D24CBE"/>
    <w:rsid w:val="00D2663C"/>
    <w:rsid w:val="00D34AA0"/>
    <w:rsid w:val="00D468E1"/>
    <w:rsid w:val="00D479FB"/>
    <w:rsid w:val="00D644E4"/>
    <w:rsid w:val="00D658CB"/>
    <w:rsid w:val="00D75052"/>
    <w:rsid w:val="00D77D39"/>
    <w:rsid w:val="00D84471"/>
    <w:rsid w:val="00D866C2"/>
    <w:rsid w:val="00D92786"/>
    <w:rsid w:val="00D9524C"/>
    <w:rsid w:val="00D96252"/>
    <w:rsid w:val="00DA33DA"/>
    <w:rsid w:val="00DA3CE4"/>
    <w:rsid w:val="00DA6271"/>
    <w:rsid w:val="00DB09D4"/>
    <w:rsid w:val="00DB26AF"/>
    <w:rsid w:val="00DB5057"/>
    <w:rsid w:val="00DD5A12"/>
    <w:rsid w:val="00DE0496"/>
    <w:rsid w:val="00DE2978"/>
    <w:rsid w:val="00DE2A3F"/>
    <w:rsid w:val="00DF40C4"/>
    <w:rsid w:val="00DF48EC"/>
    <w:rsid w:val="00DF74EA"/>
    <w:rsid w:val="00E0277E"/>
    <w:rsid w:val="00E0490B"/>
    <w:rsid w:val="00E07F70"/>
    <w:rsid w:val="00E100AF"/>
    <w:rsid w:val="00E15B6A"/>
    <w:rsid w:val="00E15C51"/>
    <w:rsid w:val="00E16803"/>
    <w:rsid w:val="00E17B20"/>
    <w:rsid w:val="00E220A6"/>
    <w:rsid w:val="00E27849"/>
    <w:rsid w:val="00E27A2F"/>
    <w:rsid w:val="00E3210D"/>
    <w:rsid w:val="00E3642C"/>
    <w:rsid w:val="00E3644B"/>
    <w:rsid w:val="00E364F2"/>
    <w:rsid w:val="00E3699B"/>
    <w:rsid w:val="00E559FF"/>
    <w:rsid w:val="00E61FE4"/>
    <w:rsid w:val="00E650B8"/>
    <w:rsid w:val="00E6647E"/>
    <w:rsid w:val="00E75A17"/>
    <w:rsid w:val="00E75F49"/>
    <w:rsid w:val="00E90F05"/>
    <w:rsid w:val="00EA014F"/>
    <w:rsid w:val="00EA0B3E"/>
    <w:rsid w:val="00EA2E1D"/>
    <w:rsid w:val="00EB46AB"/>
    <w:rsid w:val="00EE0278"/>
    <w:rsid w:val="00EE56E2"/>
    <w:rsid w:val="00EE7917"/>
    <w:rsid w:val="00EF64E8"/>
    <w:rsid w:val="00F04468"/>
    <w:rsid w:val="00F055D2"/>
    <w:rsid w:val="00F13BF1"/>
    <w:rsid w:val="00F239EB"/>
    <w:rsid w:val="00F44681"/>
    <w:rsid w:val="00F45185"/>
    <w:rsid w:val="00F47211"/>
    <w:rsid w:val="00F605FB"/>
    <w:rsid w:val="00F61E6E"/>
    <w:rsid w:val="00F6231E"/>
    <w:rsid w:val="00F667D6"/>
    <w:rsid w:val="00F821DB"/>
    <w:rsid w:val="00F91D39"/>
    <w:rsid w:val="00FA4F55"/>
    <w:rsid w:val="00FB1738"/>
    <w:rsid w:val="00FC2E1B"/>
    <w:rsid w:val="00FC7E1C"/>
    <w:rsid w:val="00FD4E6B"/>
    <w:rsid w:val="00FE4315"/>
    <w:rsid w:val="00FE5EDA"/>
    <w:rsid w:val="00FF054F"/>
    <w:rsid w:val="00FF4526"/>
    <w:rsid w:val="00FF6F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4E014"/>
  <w15:chartTrackingRefBased/>
  <w15:docId w15:val="{35A8EEE2-A8F4-476C-883E-2C526079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77380"/>
    <w:pPr>
      <w:widowControl w:val="0"/>
      <w:spacing w:after="0" w:line="480" w:lineRule="auto"/>
      <w:ind w:firstLine="720"/>
      <w:jc w:val="both"/>
    </w:pPr>
    <w:rPr>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9104F"/>
    <w:pPr>
      <w:ind w:left="720"/>
      <w:contextualSpacing/>
    </w:pPr>
  </w:style>
  <w:style w:type="character" w:styleId="a4">
    <w:name w:val="annotation reference"/>
    <w:basedOn w:val="a0"/>
    <w:uiPriority w:val="99"/>
    <w:semiHidden/>
    <w:unhideWhenUsed/>
    <w:rsid w:val="00991FAB"/>
    <w:rPr>
      <w:sz w:val="16"/>
      <w:szCs w:val="16"/>
    </w:rPr>
  </w:style>
  <w:style w:type="paragraph" w:styleId="a5">
    <w:name w:val="annotation text"/>
    <w:basedOn w:val="a"/>
    <w:link w:val="a6"/>
    <w:uiPriority w:val="99"/>
    <w:unhideWhenUsed/>
    <w:rsid w:val="00991FAB"/>
    <w:pPr>
      <w:spacing w:line="240" w:lineRule="auto"/>
    </w:pPr>
    <w:rPr>
      <w:sz w:val="20"/>
      <w:szCs w:val="20"/>
    </w:rPr>
  </w:style>
  <w:style w:type="character" w:customStyle="1" w:styleId="a6">
    <w:name w:val="註解文字 字元"/>
    <w:basedOn w:val="a0"/>
    <w:link w:val="a5"/>
    <w:uiPriority w:val="99"/>
    <w:rsid w:val="00991FAB"/>
    <w:rPr>
      <w:sz w:val="20"/>
      <w:szCs w:val="20"/>
    </w:rPr>
  </w:style>
  <w:style w:type="paragraph" w:styleId="a7">
    <w:name w:val="annotation subject"/>
    <w:basedOn w:val="a5"/>
    <w:next w:val="a5"/>
    <w:link w:val="a8"/>
    <w:uiPriority w:val="99"/>
    <w:semiHidden/>
    <w:unhideWhenUsed/>
    <w:rsid w:val="00991FAB"/>
    <w:rPr>
      <w:b/>
      <w:bCs/>
    </w:rPr>
  </w:style>
  <w:style w:type="character" w:customStyle="1" w:styleId="a8">
    <w:name w:val="註解主旨 字元"/>
    <w:basedOn w:val="a6"/>
    <w:link w:val="a7"/>
    <w:uiPriority w:val="99"/>
    <w:semiHidden/>
    <w:rsid w:val="00991FAB"/>
    <w:rPr>
      <w:b/>
      <w:bCs/>
      <w:sz w:val="20"/>
      <w:szCs w:val="20"/>
    </w:rPr>
  </w:style>
  <w:style w:type="paragraph" w:styleId="a9">
    <w:name w:val="Balloon Text"/>
    <w:basedOn w:val="a"/>
    <w:link w:val="aa"/>
    <w:uiPriority w:val="99"/>
    <w:semiHidden/>
    <w:unhideWhenUsed/>
    <w:rsid w:val="00991FAB"/>
    <w:pPr>
      <w:spacing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991FAB"/>
    <w:rPr>
      <w:rFonts w:ascii="Microsoft JhengHei UI" w:eastAsia="Microsoft JhengHei UI"/>
      <w:sz w:val="18"/>
      <w:szCs w:val="18"/>
    </w:rPr>
  </w:style>
  <w:style w:type="character" w:styleId="ab">
    <w:name w:val="Hyperlink"/>
    <w:basedOn w:val="a0"/>
    <w:uiPriority w:val="99"/>
    <w:unhideWhenUsed/>
    <w:rsid w:val="00C072F9"/>
    <w:rPr>
      <w:color w:val="0563C1" w:themeColor="hyperlink"/>
      <w:u w:val="single"/>
    </w:rPr>
  </w:style>
  <w:style w:type="character" w:styleId="ac">
    <w:name w:val="Unresolved Mention"/>
    <w:basedOn w:val="a0"/>
    <w:uiPriority w:val="99"/>
    <w:semiHidden/>
    <w:unhideWhenUsed/>
    <w:rsid w:val="00C072F9"/>
    <w:rPr>
      <w:color w:val="605E5C"/>
      <w:shd w:val="clear" w:color="auto" w:fill="E1DFDD"/>
    </w:rPr>
  </w:style>
  <w:style w:type="paragraph" w:customStyle="1" w:styleId="Title1">
    <w:name w:val="Title 1"/>
    <w:basedOn w:val="a"/>
    <w:link w:val="Title10"/>
    <w:qFormat/>
    <w:rsid w:val="00AD42AC"/>
    <w:pPr>
      <w:numPr>
        <w:numId w:val="13"/>
      </w:numPr>
    </w:pPr>
  </w:style>
  <w:style w:type="paragraph" w:styleId="ad">
    <w:name w:val="Title"/>
    <w:basedOn w:val="a"/>
    <w:next w:val="a"/>
    <w:link w:val="ae"/>
    <w:uiPriority w:val="10"/>
    <w:qFormat/>
    <w:rsid w:val="00341550"/>
    <w:pPr>
      <w:ind w:firstLine="0"/>
      <w:contextualSpacing/>
    </w:pPr>
    <w:rPr>
      <w:rFonts w:eastAsiaTheme="majorEastAsia" w:cstheme="minorHAnsi"/>
      <w:spacing w:val="-10"/>
      <w:kern w:val="28"/>
      <w:szCs w:val="24"/>
    </w:rPr>
  </w:style>
  <w:style w:type="character" w:customStyle="1" w:styleId="ae">
    <w:name w:val="標題 字元"/>
    <w:basedOn w:val="a0"/>
    <w:link w:val="ad"/>
    <w:uiPriority w:val="10"/>
    <w:rsid w:val="00341550"/>
    <w:rPr>
      <w:rFonts w:eastAsiaTheme="majorEastAsia" w:cstheme="minorHAnsi"/>
      <w:spacing w:val="-10"/>
      <w:kern w:val="28"/>
      <w:sz w:val="24"/>
      <w:szCs w:val="24"/>
    </w:rPr>
  </w:style>
  <w:style w:type="character" w:customStyle="1" w:styleId="Title10">
    <w:name w:val="Title 1 字元"/>
    <w:basedOn w:val="ae"/>
    <w:link w:val="Title1"/>
    <w:rsid w:val="00AD42AC"/>
    <w:rPr>
      <w:rFonts w:asciiTheme="majorHAnsi" w:eastAsiaTheme="majorEastAsia" w:hAnsiTheme="majorHAnsi" w:cstheme="majorBidi"/>
      <w:spacing w:val="-10"/>
      <w:kern w:val="28"/>
      <w:sz w:val="24"/>
      <w:szCs w:val="56"/>
    </w:rPr>
  </w:style>
  <w:style w:type="character" w:styleId="af">
    <w:name w:val="line number"/>
    <w:basedOn w:val="a0"/>
    <w:uiPriority w:val="99"/>
    <w:semiHidden/>
    <w:unhideWhenUsed/>
    <w:rsid w:val="00934839"/>
  </w:style>
  <w:style w:type="paragraph" w:customStyle="1" w:styleId="Title2">
    <w:name w:val="Title 2"/>
    <w:basedOn w:val="a"/>
    <w:link w:val="Title20"/>
    <w:qFormat/>
    <w:rsid w:val="004E22B6"/>
    <w:pPr>
      <w:numPr>
        <w:ilvl w:val="1"/>
        <w:numId w:val="13"/>
      </w:numPr>
    </w:pPr>
  </w:style>
  <w:style w:type="paragraph" w:styleId="af0">
    <w:name w:val="Bibliography"/>
    <w:basedOn w:val="a"/>
    <w:next w:val="a"/>
    <w:uiPriority w:val="37"/>
    <w:unhideWhenUsed/>
    <w:rsid w:val="005B0207"/>
    <w:pPr>
      <w:spacing w:line="240" w:lineRule="auto"/>
      <w:ind w:left="720" w:hanging="720"/>
    </w:pPr>
  </w:style>
  <w:style w:type="character" w:customStyle="1" w:styleId="Title20">
    <w:name w:val="Title 2 字元"/>
    <w:basedOn w:val="a0"/>
    <w:link w:val="Title2"/>
    <w:rsid w:val="004E22B6"/>
    <w:rPr>
      <w:sz w:val="24"/>
    </w:rPr>
  </w:style>
  <w:style w:type="paragraph" w:styleId="af1">
    <w:name w:val="header"/>
    <w:basedOn w:val="a"/>
    <w:link w:val="af2"/>
    <w:uiPriority w:val="99"/>
    <w:unhideWhenUsed/>
    <w:rsid w:val="00BC5A6A"/>
    <w:pPr>
      <w:tabs>
        <w:tab w:val="center" w:pos="4320"/>
        <w:tab w:val="right" w:pos="8640"/>
      </w:tabs>
      <w:spacing w:line="240" w:lineRule="auto"/>
    </w:pPr>
  </w:style>
  <w:style w:type="character" w:customStyle="1" w:styleId="af2">
    <w:name w:val="頁首 字元"/>
    <w:basedOn w:val="a0"/>
    <w:link w:val="af1"/>
    <w:uiPriority w:val="99"/>
    <w:rsid w:val="00BC5A6A"/>
    <w:rPr>
      <w:sz w:val="24"/>
    </w:rPr>
  </w:style>
  <w:style w:type="paragraph" w:styleId="af3">
    <w:name w:val="footer"/>
    <w:basedOn w:val="a"/>
    <w:link w:val="af4"/>
    <w:uiPriority w:val="99"/>
    <w:unhideWhenUsed/>
    <w:rsid w:val="00BC5A6A"/>
    <w:pPr>
      <w:tabs>
        <w:tab w:val="center" w:pos="4320"/>
        <w:tab w:val="right" w:pos="8640"/>
      </w:tabs>
      <w:spacing w:line="240" w:lineRule="auto"/>
    </w:pPr>
  </w:style>
  <w:style w:type="character" w:customStyle="1" w:styleId="af4">
    <w:name w:val="頁尾 字元"/>
    <w:basedOn w:val="a0"/>
    <w:link w:val="af3"/>
    <w:uiPriority w:val="99"/>
    <w:rsid w:val="00BC5A6A"/>
    <w:rPr>
      <w:sz w:val="24"/>
    </w:rPr>
  </w:style>
  <w:style w:type="character" w:styleId="af5">
    <w:name w:val="Placeholder Text"/>
    <w:basedOn w:val="a0"/>
    <w:uiPriority w:val="99"/>
    <w:semiHidden/>
    <w:rsid w:val="00D22A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lwei@ntu.edu.tw"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B1205-31E9-47C9-AE4F-12A7396D4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8</TotalTime>
  <Pages>20</Pages>
  <Words>17960</Words>
  <Characters>102378</Characters>
  <Application>Microsoft Office Word</Application>
  <DocSecurity>0</DocSecurity>
  <Lines>853</Lines>
  <Paragraphs>240</Paragraphs>
  <ScaleCrop>false</ScaleCrop>
  <Company/>
  <LinksUpToDate>false</LinksUpToDate>
  <CharactersWithSpaces>12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Chen, Yen-Ting</cp:lastModifiedBy>
  <cp:revision>310</cp:revision>
  <dcterms:created xsi:type="dcterms:W3CDTF">2023-09-01T17:45:00Z</dcterms:created>
  <dcterms:modified xsi:type="dcterms:W3CDTF">2023-09-14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1Li87OQZ"/&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ies>
</file>